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8EA328" w14:textId="48D380FC" w:rsidR="00D7522C" w:rsidRPr="00C042C7" w:rsidRDefault="00737B39" w:rsidP="00C042C7">
      <w:pPr>
        <w:pStyle w:val="papertitle"/>
        <w:spacing w:before="100" w:beforeAutospacing="1" w:after="100" w:afterAutospacing="1"/>
        <w:rPr>
          <w:kern w:val="48"/>
        </w:rPr>
      </w:pPr>
      <w:r>
        <w:rPr>
          <w:kern w:val="48"/>
        </w:rPr>
        <w:t xml:space="preserve">American </w:t>
      </w:r>
      <w:r w:rsidR="008974B9">
        <w:rPr>
          <w:kern w:val="48"/>
        </w:rPr>
        <w:t>Stock Market: Video Game &amp; Film Industry</w:t>
      </w:r>
      <w:r w:rsidR="00C042C7">
        <w:rPr>
          <w:kern w:val="48"/>
        </w:rPr>
        <w:t>(20</w:t>
      </w:r>
      <w:r w:rsidR="001C5C96">
        <w:rPr>
          <w:kern w:val="48"/>
        </w:rPr>
        <w:t>10</w:t>
      </w:r>
      <w:r w:rsidR="00C042C7">
        <w:rPr>
          <w:kern w:val="48"/>
        </w:rPr>
        <w:t>-2015)</w:t>
      </w:r>
    </w:p>
    <w:p w14:paraId="381631D7"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21E7072C" w14:textId="209621A7" w:rsidR="001A3B3D" w:rsidRPr="005710EC" w:rsidRDefault="00BD670B" w:rsidP="007B6DDA">
      <w:pPr>
        <w:pStyle w:val="Author"/>
        <w:spacing w:before="100" w:beforeAutospacing="1"/>
      </w:pPr>
      <w:r>
        <w:rPr>
          <w:sz w:val="18"/>
          <w:szCs w:val="18"/>
        </w:rPr>
        <w:br w:type="column"/>
      </w:r>
      <w:r w:rsidR="00C042C7" w:rsidRPr="005710EC">
        <w:t xml:space="preserve">Jake Horner </w:t>
      </w:r>
      <w:r w:rsidR="001A3B3D" w:rsidRPr="005710EC">
        <w:br/>
      </w:r>
      <w:r w:rsidR="00C042C7" w:rsidRPr="005710EC">
        <w:t xml:space="preserve">School of Computing, </w:t>
      </w:r>
      <w:r w:rsidR="007B6DDA" w:rsidRPr="005710EC">
        <w:rPr>
          <w:i/>
        </w:rPr>
        <w:br/>
      </w:r>
      <w:r w:rsidR="00C042C7" w:rsidRPr="005710EC">
        <w:rPr>
          <w:iCs/>
        </w:rPr>
        <w:t>National College of Ireland,</w:t>
      </w:r>
      <w:r w:rsidR="001A3B3D" w:rsidRPr="005710EC">
        <w:rPr>
          <w:i/>
        </w:rPr>
        <w:t xml:space="preserve"> </w:t>
      </w:r>
      <w:r w:rsidR="007B6DDA" w:rsidRPr="005710EC">
        <w:rPr>
          <w:i/>
        </w:rPr>
        <w:br/>
      </w:r>
      <w:r w:rsidR="00C042C7" w:rsidRPr="005710EC">
        <w:rPr>
          <w:iCs/>
        </w:rPr>
        <w:t>Mayor Street, IFSC,</w:t>
      </w:r>
      <w:r w:rsidR="001A3B3D" w:rsidRPr="005710EC">
        <w:rPr>
          <w:i/>
        </w:rPr>
        <w:br/>
      </w:r>
      <w:r w:rsidR="00C042C7" w:rsidRPr="005710EC">
        <w:rPr>
          <w:iCs/>
        </w:rPr>
        <w:t>Dublin 1, Ireland.</w:t>
      </w:r>
      <w:r w:rsidR="001A3B3D" w:rsidRPr="005710EC">
        <w:br/>
      </w:r>
      <w:r w:rsidR="00C042C7" w:rsidRPr="005710EC">
        <w:t>E-mail: x16318711@student.ncirl.ie</w:t>
      </w:r>
    </w:p>
    <w:p w14:paraId="6C1BFF92" w14:textId="5A7E24E5" w:rsidR="009303D9" w:rsidRPr="005710EC" w:rsidRDefault="00BD670B" w:rsidP="00C042C7">
      <w:pPr>
        <w:pStyle w:val="Author"/>
        <w:spacing w:before="100" w:beforeAutospacing="1"/>
        <w:sectPr w:rsidR="009303D9" w:rsidRPr="005710EC" w:rsidSect="003B4E04">
          <w:type w:val="continuous"/>
          <w:pgSz w:w="11906" w:h="16838" w:code="9"/>
          <w:pgMar w:top="450" w:right="893" w:bottom="1440" w:left="893" w:header="720" w:footer="720" w:gutter="0"/>
          <w:cols w:num="3" w:space="720"/>
          <w:docGrid w:linePitch="360"/>
        </w:sectPr>
      </w:pPr>
      <w:r w:rsidRPr="005710EC">
        <w:br w:type="column"/>
      </w:r>
    </w:p>
    <w:p w14:paraId="092879D4" w14:textId="318EDD18" w:rsidR="004D72B5" w:rsidRPr="007E5D22" w:rsidRDefault="009303D9" w:rsidP="00972203">
      <w:pPr>
        <w:pStyle w:val="Abstract"/>
        <w:rPr>
          <w:sz w:val="20"/>
          <w:szCs w:val="20"/>
          <w:lang w:val="en-GB"/>
        </w:rPr>
      </w:pPr>
      <w:r w:rsidRPr="007E5D22">
        <w:rPr>
          <w:i/>
          <w:iCs/>
          <w:sz w:val="20"/>
          <w:szCs w:val="20"/>
        </w:rPr>
        <w:t>Abstract</w:t>
      </w:r>
      <w:r w:rsidRPr="007E5D22">
        <w:rPr>
          <w:sz w:val="20"/>
          <w:szCs w:val="20"/>
        </w:rPr>
        <w:t>—</w:t>
      </w:r>
      <w:r w:rsidR="00C042C7" w:rsidRPr="007E5D22">
        <w:rPr>
          <w:sz w:val="20"/>
          <w:szCs w:val="20"/>
        </w:rPr>
        <w:t xml:space="preserve"> </w:t>
      </w:r>
      <w:r w:rsidR="00762BBD" w:rsidRPr="007E5D22">
        <w:rPr>
          <w:sz w:val="20"/>
          <w:szCs w:val="20"/>
        </w:rPr>
        <w:t xml:space="preserve">The </w:t>
      </w:r>
      <w:r w:rsidR="00C042C7" w:rsidRPr="007E5D22">
        <w:rPr>
          <w:sz w:val="20"/>
          <w:szCs w:val="20"/>
        </w:rPr>
        <w:t>Entertainment Industry has been changed in monumental ways though out the years</w:t>
      </w:r>
      <w:r w:rsidR="005710EC" w:rsidRPr="007E5D22">
        <w:rPr>
          <w:sz w:val="20"/>
          <w:szCs w:val="20"/>
        </w:rPr>
        <w:t>,</w:t>
      </w:r>
      <w:r w:rsidR="00502ACD" w:rsidRPr="007E5D22">
        <w:rPr>
          <w:sz w:val="20"/>
          <w:szCs w:val="20"/>
        </w:rPr>
        <w:t xml:space="preserve"> helped by the rise of technology. The two </w:t>
      </w:r>
      <w:r w:rsidR="00762BBD" w:rsidRPr="007E5D22">
        <w:rPr>
          <w:sz w:val="20"/>
          <w:szCs w:val="20"/>
        </w:rPr>
        <w:t>industries</w:t>
      </w:r>
      <w:r w:rsidR="00502ACD" w:rsidRPr="007E5D22">
        <w:rPr>
          <w:sz w:val="20"/>
          <w:szCs w:val="20"/>
        </w:rPr>
        <w:t xml:space="preserve"> I would like to </w:t>
      </w:r>
      <w:r w:rsidR="00762BBD" w:rsidRPr="007E5D22">
        <w:rPr>
          <w:sz w:val="20"/>
          <w:szCs w:val="20"/>
        </w:rPr>
        <w:t xml:space="preserve">highlight </w:t>
      </w:r>
      <w:r w:rsidR="00EC5AD8">
        <w:rPr>
          <w:sz w:val="20"/>
          <w:szCs w:val="20"/>
        </w:rPr>
        <w:t xml:space="preserve">are </w:t>
      </w:r>
      <w:r w:rsidR="00762BBD" w:rsidRPr="007E5D22">
        <w:rPr>
          <w:sz w:val="20"/>
          <w:szCs w:val="20"/>
        </w:rPr>
        <w:t xml:space="preserve">the </w:t>
      </w:r>
      <w:r w:rsidR="00EC5AD8">
        <w:rPr>
          <w:sz w:val="20"/>
          <w:szCs w:val="20"/>
        </w:rPr>
        <w:t xml:space="preserve">production </w:t>
      </w:r>
      <w:r w:rsidR="005F53E6" w:rsidRPr="007E5D22">
        <w:rPr>
          <w:sz w:val="20"/>
          <w:szCs w:val="20"/>
        </w:rPr>
        <w:t>companies in</w:t>
      </w:r>
      <w:r w:rsidR="00762BBD" w:rsidRPr="007E5D22">
        <w:rPr>
          <w:sz w:val="20"/>
          <w:szCs w:val="20"/>
        </w:rPr>
        <w:t xml:space="preserve"> </w:t>
      </w:r>
      <w:r w:rsidR="00502ACD" w:rsidRPr="007E5D22">
        <w:rPr>
          <w:sz w:val="20"/>
          <w:szCs w:val="20"/>
        </w:rPr>
        <w:t>film</w:t>
      </w:r>
      <w:r w:rsidR="00762BBD" w:rsidRPr="007E5D22">
        <w:rPr>
          <w:sz w:val="20"/>
          <w:szCs w:val="20"/>
        </w:rPr>
        <w:t xml:space="preserve"> industry and</w:t>
      </w:r>
      <w:r w:rsidR="00502ACD" w:rsidRPr="007E5D22">
        <w:rPr>
          <w:sz w:val="20"/>
          <w:szCs w:val="20"/>
        </w:rPr>
        <w:t xml:space="preserve"> videogame </w:t>
      </w:r>
      <w:r w:rsidR="00762BBD" w:rsidRPr="007E5D22">
        <w:rPr>
          <w:sz w:val="20"/>
          <w:szCs w:val="20"/>
        </w:rPr>
        <w:t>industry</w:t>
      </w:r>
      <w:r w:rsidR="005710EC" w:rsidRPr="007E5D22">
        <w:rPr>
          <w:sz w:val="20"/>
          <w:szCs w:val="20"/>
        </w:rPr>
        <w:t>.</w:t>
      </w:r>
      <w:r w:rsidR="001E5948" w:rsidRPr="007E5D22">
        <w:rPr>
          <w:sz w:val="20"/>
          <w:szCs w:val="20"/>
        </w:rPr>
        <w:t xml:space="preserve"> </w:t>
      </w:r>
      <w:r w:rsidR="00762BBD" w:rsidRPr="007E5D22">
        <w:rPr>
          <w:sz w:val="20"/>
          <w:szCs w:val="20"/>
        </w:rPr>
        <w:t xml:space="preserve">The </w:t>
      </w:r>
      <w:r w:rsidR="005710EC" w:rsidRPr="007E5D22">
        <w:rPr>
          <w:sz w:val="20"/>
          <w:szCs w:val="20"/>
        </w:rPr>
        <w:t>D</w:t>
      </w:r>
      <w:r w:rsidR="001E5948" w:rsidRPr="007E5D22">
        <w:rPr>
          <w:sz w:val="20"/>
          <w:szCs w:val="20"/>
        </w:rPr>
        <w:t>evelopments in technology during the period of 2006 to 2015</w:t>
      </w:r>
      <w:r w:rsidR="00762BBD" w:rsidRPr="007E5D22">
        <w:rPr>
          <w:sz w:val="20"/>
          <w:szCs w:val="20"/>
        </w:rPr>
        <w:t>,</w:t>
      </w:r>
      <w:r w:rsidR="001E5948" w:rsidRPr="007E5D22">
        <w:rPr>
          <w:sz w:val="20"/>
          <w:szCs w:val="20"/>
        </w:rPr>
        <w:t xml:space="preserve"> allowed entertainment to reach new heights </w:t>
      </w:r>
      <w:r w:rsidR="00D56082">
        <w:rPr>
          <w:sz w:val="20"/>
          <w:szCs w:val="20"/>
        </w:rPr>
        <w:t xml:space="preserve">within the comfort of consumers own home, </w:t>
      </w:r>
      <w:r w:rsidR="001E5948" w:rsidRPr="007E5D22">
        <w:rPr>
          <w:sz w:val="20"/>
          <w:szCs w:val="20"/>
        </w:rPr>
        <w:t>and develop new business model</w:t>
      </w:r>
      <w:r w:rsidR="005710EC" w:rsidRPr="007E5D22">
        <w:rPr>
          <w:sz w:val="20"/>
          <w:szCs w:val="20"/>
        </w:rPr>
        <w:t>s</w:t>
      </w:r>
      <w:r w:rsidR="001E5948" w:rsidRPr="007E5D22">
        <w:rPr>
          <w:sz w:val="20"/>
          <w:szCs w:val="20"/>
        </w:rPr>
        <w:t xml:space="preserve"> that would make the consumer more invested in their products. In this document I aim to outline the</w:t>
      </w:r>
      <w:r w:rsidR="00EC5AD8">
        <w:rPr>
          <w:sz w:val="20"/>
          <w:szCs w:val="20"/>
        </w:rPr>
        <w:t xml:space="preserve"> effects of key products </w:t>
      </w:r>
      <w:r w:rsidR="001E5948" w:rsidRPr="007E5D22">
        <w:rPr>
          <w:sz w:val="20"/>
          <w:szCs w:val="20"/>
        </w:rPr>
        <w:t>of major players in both these industries</w:t>
      </w:r>
      <w:r w:rsidR="005F53E6" w:rsidRPr="007E5D22">
        <w:rPr>
          <w:sz w:val="20"/>
          <w:szCs w:val="20"/>
        </w:rPr>
        <w:t xml:space="preserve">, </w:t>
      </w:r>
      <w:r w:rsidR="00EC5AD8" w:rsidRPr="007E5D22">
        <w:rPr>
          <w:sz w:val="20"/>
          <w:szCs w:val="20"/>
        </w:rPr>
        <w:t>how</w:t>
      </w:r>
      <w:r w:rsidR="00EC5AD8">
        <w:rPr>
          <w:sz w:val="20"/>
          <w:szCs w:val="20"/>
        </w:rPr>
        <w:t xml:space="preserve"> these products were received and if they made any effect on the </w:t>
      </w:r>
      <w:r w:rsidR="00D56082">
        <w:rPr>
          <w:sz w:val="20"/>
          <w:szCs w:val="20"/>
        </w:rPr>
        <w:t>company’s</w:t>
      </w:r>
      <w:r w:rsidR="00EC5AD8">
        <w:rPr>
          <w:sz w:val="20"/>
          <w:szCs w:val="20"/>
        </w:rPr>
        <w:t xml:space="preserve"> stock market share price</w:t>
      </w:r>
      <w:r w:rsidR="005F53E6" w:rsidRPr="007E5D22">
        <w:rPr>
          <w:sz w:val="20"/>
          <w:szCs w:val="20"/>
        </w:rPr>
        <w:t>.</w:t>
      </w:r>
      <w:r w:rsidR="00EC5AD8">
        <w:rPr>
          <w:sz w:val="20"/>
          <w:szCs w:val="20"/>
        </w:rPr>
        <w:t xml:space="preserve"> </w:t>
      </w:r>
      <w:r w:rsidR="00D56082">
        <w:rPr>
          <w:sz w:val="20"/>
          <w:szCs w:val="20"/>
        </w:rPr>
        <w:t>Part of t</w:t>
      </w:r>
      <w:r w:rsidR="00EC5AD8">
        <w:rPr>
          <w:sz w:val="20"/>
          <w:szCs w:val="20"/>
        </w:rPr>
        <w:t xml:space="preserve">he </w:t>
      </w:r>
      <w:r w:rsidR="006A1083">
        <w:rPr>
          <w:sz w:val="20"/>
          <w:szCs w:val="20"/>
        </w:rPr>
        <w:t>time</w:t>
      </w:r>
      <w:r w:rsidR="00EC5AD8">
        <w:rPr>
          <w:sz w:val="20"/>
          <w:szCs w:val="20"/>
        </w:rPr>
        <w:t xml:space="preserve"> I chose was a volatile time in the market due to “The Great Recession” of 2009, where major product</w:t>
      </w:r>
      <w:r w:rsidR="001D03CE">
        <w:rPr>
          <w:sz w:val="20"/>
          <w:szCs w:val="20"/>
        </w:rPr>
        <w:t>s</w:t>
      </w:r>
      <w:r w:rsidR="00EC5AD8">
        <w:rPr>
          <w:sz w:val="20"/>
          <w:szCs w:val="20"/>
        </w:rPr>
        <w:t xml:space="preserve"> </w:t>
      </w:r>
      <w:r w:rsidR="001D03CE">
        <w:rPr>
          <w:sz w:val="20"/>
          <w:szCs w:val="20"/>
        </w:rPr>
        <w:t xml:space="preserve">from these industries </w:t>
      </w:r>
      <w:r w:rsidR="00EC5AD8">
        <w:rPr>
          <w:sz w:val="20"/>
          <w:szCs w:val="20"/>
        </w:rPr>
        <w:t>failed to show a clear</w:t>
      </w:r>
      <w:r w:rsidR="001D03CE">
        <w:rPr>
          <w:sz w:val="20"/>
          <w:szCs w:val="20"/>
        </w:rPr>
        <w:t xml:space="preserve"> statistical stock market increase.</w:t>
      </w:r>
      <w:r w:rsidR="00EC5AD8">
        <w:rPr>
          <w:sz w:val="20"/>
          <w:szCs w:val="20"/>
        </w:rPr>
        <w:t xml:space="preserve">  </w:t>
      </w:r>
    </w:p>
    <w:p w14:paraId="70D6822B" w14:textId="0F6CF842" w:rsidR="009303D9" w:rsidRPr="007E5D22" w:rsidRDefault="00D56082" w:rsidP="00972203">
      <w:pPr>
        <w:pStyle w:val="Keywords"/>
        <w:rPr>
          <w:sz w:val="20"/>
          <w:szCs w:val="20"/>
        </w:rPr>
      </w:pPr>
      <w:r>
        <w:rPr>
          <w:sz w:val="20"/>
          <w:szCs w:val="20"/>
        </w:rPr>
        <w:t>Index Terms</w:t>
      </w:r>
      <w:r w:rsidR="004D72B5" w:rsidRPr="007E5D22">
        <w:rPr>
          <w:sz w:val="20"/>
          <w:szCs w:val="20"/>
        </w:rPr>
        <w:t>—</w:t>
      </w:r>
      <w:r>
        <w:rPr>
          <w:sz w:val="20"/>
          <w:szCs w:val="20"/>
        </w:rPr>
        <w:t>Stock Market</w:t>
      </w:r>
      <w:r w:rsidR="00D7522C" w:rsidRPr="007E5D22">
        <w:rPr>
          <w:sz w:val="20"/>
          <w:szCs w:val="20"/>
        </w:rPr>
        <w:t>,</w:t>
      </w:r>
      <w:r w:rsidR="009303D9" w:rsidRPr="007E5D22">
        <w:rPr>
          <w:sz w:val="20"/>
          <w:szCs w:val="20"/>
        </w:rPr>
        <w:t xml:space="preserve"> </w:t>
      </w:r>
      <w:r>
        <w:rPr>
          <w:sz w:val="20"/>
          <w:szCs w:val="20"/>
        </w:rPr>
        <w:t>Shares</w:t>
      </w:r>
      <w:r w:rsidR="00D7522C" w:rsidRPr="007E5D22">
        <w:rPr>
          <w:sz w:val="20"/>
          <w:szCs w:val="20"/>
        </w:rPr>
        <w:t>,</w:t>
      </w:r>
      <w:r w:rsidR="009303D9" w:rsidRPr="007E5D22">
        <w:rPr>
          <w:sz w:val="20"/>
          <w:szCs w:val="20"/>
        </w:rPr>
        <w:t xml:space="preserve"> </w:t>
      </w:r>
      <w:r>
        <w:rPr>
          <w:sz w:val="20"/>
          <w:szCs w:val="20"/>
        </w:rPr>
        <w:t>Industry</w:t>
      </w:r>
      <w:r w:rsidR="00D7522C" w:rsidRPr="007E5D22">
        <w:rPr>
          <w:sz w:val="20"/>
          <w:szCs w:val="20"/>
        </w:rPr>
        <w:t>,</w:t>
      </w:r>
      <w:r w:rsidR="009303D9" w:rsidRPr="007E5D22">
        <w:rPr>
          <w:sz w:val="20"/>
          <w:szCs w:val="20"/>
        </w:rPr>
        <w:t xml:space="preserve"> </w:t>
      </w:r>
      <w:r>
        <w:rPr>
          <w:sz w:val="20"/>
          <w:szCs w:val="20"/>
        </w:rPr>
        <w:t>Video Games</w:t>
      </w:r>
      <w:r w:rsidR="00D7522C" w:rsidRPr="007E5D22">
        <w:rPr>
          <w:sz w:val="20"/>
          <w:szCs w:val="20"/>
        </w:rPr>
        <w:t>,</w:t>
      </w:r>
      <w:r w:rsidR="009303D9" w:rsidRPr="007E5D22">
        <w:rPr>
          <w:sz w:val="20"/>
          <w:szCs w:val="20"/>
        </w:rPr>
        <w:t xml:space="preserve"> </w:t>
      </w:r>
      <w:r w:rsidR="00AD7FAF">
        <w:rPr>
          <w:sz w:val="20"/>
          <w:szCs w:val="20"/>
        </w:rPr>
        <w:t>Film, Entertainment Industry.</w:t>
      </w:r>
    </w:p>
    <w:p w14:paraId="704CA8C0" w14:textId="48AB3459" w:rsidR="009303D9" w:rsidRPr="007E5D22" w:rsidRDefault="009303D9" w:rsidP="006B6B66">
      <w:pPr>
        <w:pStyle w:val="Heading1"/>
      </w:pPr>
      <w:r w:rsidRPr="007E5D22">
        <w:t xml:space="preserve">Introduction </w:t>
      </w:r>
    </w:p>
    <w:p w14:paraId="24E2273B" w14:textId="7757822E" w:rsidR="00BB0991" w:rsidRDefault="005710EC" w:rsidP="004C2AE4">
      <w:pPr>
        <w:pStyle w:val="BodyText"/>
        <w:rPr>
          <w:lang w:val="en-GB"/>
        </w:rPr>
      </w:pPr>
      <w:r w:rsidRPr="007E5D22">
        <w:rPr>
          <w:lang w:val="en-GB"/>
        </w:rPr>
        <w:t>The Entertainment industry is constantly evolving with the times</w:t>
      </w:r>
      <w:r w:rsidR="004873A9" w:rsidRPr="007E5D22">
        <w:rPr>
          <w:lang w:val="en-GB"/>
        </w:rPr>
        <w:t>,</w:t>
      </w:r>
      <w:r w:rsidRPr="007E5D22">
        <w:rPr>
          <w:lang w:val="en-GB"/>
        </w:rPr>
        <w:t xml:space="preserve"> implementing new technologies and methods to make products more engaging, artistic, and easier to create</w:t>
      </w:r>
      <w:r w:rsidR="00403329" w:rsidRPr="007E5D22">
        <w:rPr>
          <w:lang w:val="en-GB"/>
        </w:rPr>
        <w:t xml:space="preserve"> and share</w:t>
      </w:r>
      <w:r w:rsidRPr="007E5D22">
        <w:rPr>
          <w:lang w:val="en-GB"/>
        </w:rPr>
        <w:t xml:space="preserve">. I will be doing an </w:t>
      </w:r>
      <w:r w:rsidR="008824D1" w:rsidRPr="007E5D22">
        <w:rPr>
          <w:lang w:val="en-GB"/>
        </w:rPr>
        <w:t>in-depth</w:t>
      </w:r>
      <w:r w:rsidRPr="007E5D22">
        <w:rPr>
          <w:lang w:val="en-GB"/>
        </w:rPr>
        <w:t xml:space="preserve"> analysis on major players in both the film and video game industry. The company’s I have chosen are </w:t>
      </w:r>
      <w:r w:rsidR="008824D1" w:rsidRPr="007E5D22">
        <w:rPr>
          <w:lang w:val="en-GB"/>
        </w:rPr>
        <w:t>selectively</w:t>
      </w:r>
      <w:r w:rsidRPr="007E5D22">
        <w:rPr>
          <w:lang w:val="en-GB"/>
        </w:rPr>
        <w:t xml:space="preserve"> picked t</w:t>
      </w:r>
      <w:r w:rsidR="008824D1" w:rsidRPr="007E5D22">
        <w:rPr>
          <w:lang w:val="en-GB"/>
        </w:rPr>
        <w:t>o ensure their main source of income is in their respective field. I have selected the ten-year period of ‘2006 – 2015’ because of the major advances in the products and technologies used in these fields. I have gathered many datasets to achieve this analysis</w:t>
      </w:r>
      <w:r w:rsidR="00AD7FAF">
        <w:rPr>
          <w:lang w:val="en-GB"/>
        </w:rPr>
        <w:t>. These include Movie product data, Videogame product data, and Stock market price data</w:t>
      </w:r>
      <w:r w:rsidR="00865DF0" w:rsidRPr="007E5D22">
        <w:rPr>
          <w:lang w:val="en-GB"/>
        </w:rPr>
        <w:t xml:space="preserve">. </w:t>
      </w:r>
    </w:p>
    <w:p w14:paraId="40170239" w14:textId="04EACB3D" w:rsidR="009F5DF7" w:rsidRPr="007E5D22" w:rsidRDefault="009F5DF7" w:rsidP="00BB0991">
      <w:pPr>
        <w:pStyle w:val="BodyText"/>
        <w:rPr>
          <w:lang w:val="en-GB"/>
        </w:rPr>
      </w:pPr>
      <w:r>
        <w:rPr>
          <w:lang w:val="en-GB"/>
        </w:rPr>
        <w:t xml:space="preserve">The Main Objective was to see if these high value target </w:t>
      </w:r>
      <w:r w:rsidR="004C2AE4">
        <w:rPr>
          <w:lang w:val="en-GB"/>
        </w:rPr>
        <w:t xml:space="preserve">products </w:t>
      </w:r>
      <w:r w:rsidR="006A1083">
        <w:rPr>
          <w:lang w:val="en-GB"/>
        </w:rPr>
        <w:t>produce</w:t>
      </w:r>
      <w:r>
        <w:rPr>
          <w:lang w:val="en-GB"/>
        </w:rPr>
        <w:t xml:space="preserve"> an effect on a company’s stock prices in the American market. Stock price are based off a supply and demand, where shares in high demand will become more expensive and shares in low demand will lose market value. Factors that would influence this supply and demand</w:t>
      </w:r>
      <w:r w:rsidR="00AD7FAF">
        <w:rPr>
          <w:lang w:val="en-GB"/>
        </w:rPr>
        <w:t xml:space="preserve"> are</w:t>
      </w:r>
      <w:r>
        <w:rPr>
          <w:lang w:val="en-GB"/>
        </w:rPr>
        <w:t xml:space="preserve">, the </w:t>
      </w:r>
      <w:r w:rsidR="00DD20BD">
        <w:rPr>
          <w:lang w:val="en-GB"/>
        </w:rPr>
        <w:t>company’s</w:t>
      </w:r>
      <w:r>
        <w:rPr>
          <w:lang w:val="en-GB"/>
        </w:rPr>
        <w:t xml:space="preserve"> earning, new product announcements, popularity, new programs,</w:t>
      </w:r>
      <w:r w:rsidR="00DD20BD">
        <w:rPr>
          <w:lang w:val="en-GB"/>
        </w:rPr>
        <w:t xml:space="preserve"> yearly over performance, yearly under performance,</w:t>
      </w:r>
      <w:r>
        <w:rPr>
          <w:lang w:val="en-GB"/>
        </w:rPr>
        <w:t xml:space="preserve"> </w:t>
      </w:r>
      <w:r w:rsidR="00DD20BD">
        <w:rPr>
          <w:lang w:val="en-GB"/>
        </w:rPr>
        <w:t>and even being mentioned in the news. I had a hypothesis I wanted to test which was</w:t>
      </w:r>
      <w:r w:rsidR="00AD7FAF">
        <w:rPr>
          <w:lang w:val="en-GB"/>
        </w:rPr>
        <w:t xml:space="preserve">: </w:t>
      </w:r>
      <w:r w:rsidR="00DD20BD">
        <w:rPr>
          <w:lang w:val="en-GB"/>
        </w:rPr>
        <w:t xml:space="preserve">highly grossing products </w:t>
      </w:r>
      <w:r w:rsidR="00AD7FAF">
        <w:rPr>
          <w:lang w:val="en-GB"/>
        </w:rPr>
        <w:t xml:space="preserve">will have direct effects </w:t>
      </w:r>
      <w:r w:rsidR="00DD20BD">
        <w:rPr>
          <w:lang w:val="en-GB"/>
        </w:rPr>
        <w:t>on a company’s share price. I personally find it easier to predict the next big film or device</w:t>
      </w:r>
      <w:r w:rsidR="00AD7FAF">
        <w:rPr>
          <w:lang w:val="en-GB"/>
        </w:rPr>
        <w:t>, r</w:t>
      </w:r>
      <w:r w:rsidR="00DD20BD">
        <w:rPr>
          <w:lang w:val="en-GB"/>
        </w:rPr>
        <w:t>ather than a company sales performance or changing management.</w:t>
      </w:r>
    </w:p>
    <w:p w14:paraId="6EC00747" w14:textId="641F18EB" w:rsidR="00CF6528" w:rsidRPr="007E5D22" w:rsidRDefault="00535331" w:rsidP="00014746">
      <w:pPr>
        <w:pStyle w:val="BodyText"/>
        <w:rPr>
          <w:lang w:val="en-GB"/>
        </w:rPr>
      </w:pPr>
      <w:r w:rsidRPr="007E5D22">
        <w:rPr>
          <w:lang w:val="en-GB"/>
        </w:rPr>
        <w:t xml:space="preserve">The Company I have decided to analyse using the collected data frames are well established company in both the </w:t>
      </w:r>
      <w:r w:rsidRPr="007E5D22">
        <w:rPr>
          <w:lang w:val="en-GB"/>
        </w:rPr>
        <w:t>film and video game industry. For the Videogame industry, I have selected ‘Activison Blizzard’. For the Film Industry I have selected ‘Disney</w:t>
      </w:r>
      <w:r w:rsidR="00D06E49">
        <w:rPr>
          <w:lang w:val="en-GB"/>
        </w:rPr>
        <w:t>’</w:t>
      </w:r>
      <w:r w:rsidRPr="007E5D22">
        <w:rPr>
          <w:lang w:val="en-GB"/>
        </w:rPr>
        <w:t xml:space="preserve">. </w:t>
      </w:r>
      <w:r w:rsidR="00D06E49">
        <w:rPr>
          <w:lang w:val="en-GB"/>
        </w:rPr>
        <w:t>‘</w:t>
      </w:r>
      <w:r w:rsidR="00CF6528" w:rsidRPr="007E5D22">
        <w:rPr>
          <w:lang w:val="en-GB"/>
        </w:rPr>
        <w:t>Sony</w:t>
      </w:r>
      <w:r w:rsidR="00D06E49">
        <w:rPr>
          <w:lang w:val="en-GB"/>
        </w:rPr>
        <w:t>’</w:t>
      </w:r>
      <w:r w:rsidR="00CF6528" w:rsidRPr="007E5D22">
        <w:rPr>
          <w:lang w:val="en-GB"/>
        </w:rPr>
        <w:t xml:space="preserve"> is a specific company I wanted to analyse because of its involvement in both markets, as well as producing some technolog</w:t>
      </w:r>
      <w:r w:rsidR="001C5C96" w:rsidRPr="007E5D22">
        <w:rPr>
          <w:lang w:val="en-GB"/>
        </w:rPr>
        <w:t>ies and hardware</w:t>
      </w:r>
      <w:r w:rsidR="00CF6528" w:rsidRPr="007E5D22">
        <w:rPr>
          <w:lang w:val="en-GB"/>
        </w:rPr>
        <w:t xml:space="preserve"> that has been widely adapted by both industries. </w:t>
      </w:r>
      <w:r w:rsidRPr="007E5D22">
        <w:rPr>
          <w:lang w:val="en-GB"/>
        </w:rPr>
        <w:t xml:space="preserve">These selected </w:t>
      </w:r>
      <w:r w:rsidR="00DD20BD" w:rsidRPr="007E5D22">
        <w:rPr>
          <w:lang w:val="en-GB"/>
        </w:rPr>
        <w:t>compani</w:t>
      </w:r>
      <w:r w:rsidR="00DD20BD">
        <w:rPr>
          <w:lang w:val="en-GB"/>
        </w:rPr>
        <w:t>es</w:t>
      </w:r>
      <w:r w:rsidRPr="007E5D22">
        <w:rPr>
          <w:lang w:val="en-GB"/>
        </w:rPr>
        <w:t xml:space="preserve"> can give a wide range of </w:t>
      </w:r>
      <w:r w:rsidR="00CF6528" w:rsidRPr="007E5D22">
        <w:rPr>
          <w:lang w:val="en-GB"/>
        </w:rPr>
        <w:t>results for analysis, on the successes and failures of their business model.</w:t>
      </w:r>
    </w:p>
    <w:p w14:paraId="450E06D7" w14:textId="290E041B" w:rsidR="009303D9" w:rsidRPr="007E5D22" w:rsidRDefault="00D06E49" w:rsidP="006B6B66">
      <w:pPr>
        <w:pStyle w:val="Heading1"/>
      </w:pPr>
      <w:r>
        <w:t>Litriture Review</w:t>
      </w:r>
    </w:p>
    <w:p w14:paraId="46294A0F" w14:textId="6152C1A6" w:rsidR="009303D9" w:rsidRPr="007E5D22" w:rsidRDefault="00CF6528" w:rsidP="00ED0149">
      <w:pPr>
        <w:pStyle w:val="Heading2"/>
      </w:pPr>
      <w:r w:rsidRPr="007E5D22">
        <w:t>Video Game Industry</w:t>
      </w:r>
      <w:r w:rsidR="003070CA" w:rsidRPr="007E5D22">
        <w:t xml:space="preserve"> Overview</w:t>
      </w:r>
    </w:p>
    <w:p w14:paraId="51AFCEF9" w14:textId="6AFF1D7B" w:rsidR="00BF0AA3" w:rsidRDefault="001C5C96" w:rsidP="00BF0AA3">
      <w:pPr>
        <w:pStyle w:val="BodyText"/>
        <w:rPr>
          <w:lang w:val="en-GB"/>
        </w:rPr>
      </w:pPr>
      <w:r w:rsidRPr="007E5D22">
        <w:rPr>
          <w:lang w:val="en-GB"/>
        </w:rPr>
        <w:t>The 2006 start date for analysis</w:t>
      </w:r>
      <w:r w:rsidR="00AD7FAF">
        <w:rPr>
          <w:lang w:val="en-GB"/>
        </w:rPr>
        <w:t>,</w:t>
      </w:r>
      <w:r w:rsidRPr="007E5D22">
        <w:rPr>
          <w:lang w:val="en-GB"/>
        </w:rPr>
        <w:t xml:space="preserve"> </w:t>
      </w:r>
      <w:r w:rsidR="00AD7FAF">
        <w:rPr>
          <w:lang w:val="en-GB"/>
        </w:rPr>
        <w:t xml:space="preserve">is </w:t>
      </w:r>
      <w:r w:rsidR="00466A3A">
        <w:rPr>
          <w:lang w:val="en-GB"/>
        </w:rPr>
        <w:t>the</w:t>
      </w:r>
      <w:r w:rsidRPr="007E5D22">
        <w:rPr>
          <w:lang w:val="en-GB"/>
        </w:rPr>
        <w:t xml:space="preserve"> start of a new generation of consoles that hit the market. This brings along new era in the industry</w:t>
      </w:r>
      <w:r w:rsidR="00466A3A">
        <w:rPr>
          <w:lang w:val="en-GB"/>
        </w:rPr>
        <w:t>,</w:t>
      </w:r>
      <w:r w:rsidRPr="007E5D22">
        <w:rPr>
          <w:lang w:val="en-GB"/>
        </w:rPr>
        <w:t xml:space="preserve"> </w:t>
      </w:r>
      <w:r w:rsidR="00466A3A">
        <w:rPr>
          <w:lang w:val="en-GB"/>
        </w:rPr>
        <w:t>because</w:t>
      </w:r>
      <w:r w:rsidRPr="007E5D22">
        <w:rPr>
          <w:lang w:val="en-GB"/>
        </w:rPr>
        <w:t xml:space="preserve"> most developers cater to the system requirement of these machines as it has the biggest player base. </w:t>
      </w:r>
    </w:p>
    <w:p w14:paraId="1AB65E10" w14:textId="61E53506" w:rsidR="001C5C96" w:rsidRDefault="00972EF6" w:rsidP="00BF0AA3">
      <w:pPr>
        <w:pStyle w:val="BodyText"/>
        <w:rPr>
          <w:lang w:val="en-GB"/>
        </w:rPr>
      </w:pPr>
      <w:r w:rsidRPr="007E5D22">
        <w:rPr>
          <w:lang w:val="en-GB"/>
        </w:rPr>
        <w:t xml:space="preserve">Sony is part owner of an emerging disc technology called ‘Blu-ray’, that is now widely accepted as </w:t>
      </w:r>
      <w:r w:rsidR="00AD7FAF">
        <w:rPr>
          <w:lang w:val="en-GB"/>
        </w:rPr>
        <w:t>the new ‘DVD’</w:t>
      </w:r>
      <w:r w:rsidRPr="007E5D22">
        <w:rPr>
          <w:lang w:val="en-GB"/>
        </w:rPr>
        <w:t xml:space="preserve">. 2006s newly released consoles adopted this new disc format. Although, online gaming </w:t>
      </w:r>
      <w:r w:rsidR="00466A3A" w:rsidRPr="007E5D22">
        <w:rPr>
          <w:lang w:val="en-GB"/>
        </w:rPr>
        <w:t>was not</w:t>
      </w:r>
      <w:r w:rsidRPr="007E5D22">
        <w:rPr>
          <w:lang w:val="en-GB"/>
        </w:rPr>
        <w:t xml:space="preserve"> </w:t>
      </w:r>
      <w:r w:rsidR="00466A3A">
        <w:rPr>
          <w:lang w:val="en-GB"/>
        </w:rPr>
        <w:t>introduced</w:t>
      </w:r>
      <w:r w:rsidRPr="007E5D22">
        <w:rPr>
          <w:lang w:val="en-GB"/>
        </w:rPr>
        <w:t xml:space="preserve"> during this generation of devices, it was highly popularised. These online features also allowed console providers (‘Microsoft’, ‘Sony’, ‘Nintendo’) to sell their entertainment software straight to the customer with the use of the online store.</w:t>
      </w:r>
    </w:p>
    <w:p w14:paraId="77DB0756" w14:textId="7DFBAE5F" w:rsidR="00466A3A" w:rsidRPr="007E5D22" w:rsidRDefault="00466A3A" w:rsidP="00E7596C">
      <w:pPr>
        <w:pStyle w:val="BodyText"/>
        <w:rPr>
          <w:lang w:val="en-GB"/>
        </w:rPr>
      </w:pPr>
      <w:r>
        <w:rPr>
          <w:lang w:val="en-GB"/>
        </w:rPr>
        <w:t xml:space="preserve">‘Activison’ made many changes to their business tactic over this </w:t>
      </w:r>
      <w:r w:rsidR="00DD20BD">
        <w:rPr>
          <w:lang w:val="en-GB"/>
        </w:rPr>
        <w:t>time,</w:t>
      </w:r>
      <w:r>
        <w:rPr>
          <w:lang w:val="en-GB"/>
        </w:rPr>
        <w:t xml:space="preserve"> including the adoption of the highly profitable ‘microtransactions’, and a yearly release schedule for high value franchises.</w:t>
      </w:r>
    </w:p>
    <w:p w14:paraId="444E0822" w14:textId="3B5D5E8F" w:rsidR="00972EF6" w:rsidRPr="007E5D22" w:rsidRDefault="00D1764B" w:rsidP="00E7596C">
      <w:pPr>
        <w:pStyle w:val="BodyText"/>
        <w:rPr>
          <w:lang w:val="en-GB"/>
        </w:rPr>
      </w:pPr>
      <w:r w:rsidRPr="007E5D22">
        <w:rPr>
          <w:lang w:val="en-GB"/>
        </w:rPr>
        <w:t>2015 is also a significant year in the gaming industry</w:t>
      </w:r>
      <w:r w:rsidR="00DD20BD">
        <w:rPr>
          <w:lang w:val="en-GB"/>
        </w:rPr>
        <w:t>,</w:t>
      </w:r>
      <w:r w:rsidRPr="007E5D22">
        <w:rPr>
          <w:lang w:val="en-GB"/>
        </w:rPr>
        <w:t xml:space="preserve"> as it marks the 1 year of a new generation of gaming consoles. I</w:t>
      </w:r>
      <w:r w:rsidR="00466A3A">
        <w:rPr>
          <w:lang w:val="en-GB"/>
        </w:rPr>
        <w:t>t is</w:t>
      </w:r>
      <w:r w:rsidRPr="007E5D22">
        <w:rPr>
          <w:lang w:val="en-GB"/>
        </w:rPr>
        <w:t xml:space="preserve"> interesting to see how companies have change</w:t>
      </w:r>
      <w:r w:rsidR="00466A3A">
        <w:rPr>
          <w:lang w:val="en-GB"/>
        </w:rPr>
        <w:t>d</w:t>
      </w:r>
      <w:r w:rsidRPr="007E5D22">
        <w:rPr>
          <w:lang w:val="en-GB"/>
        </w:rPr>
        <w:t xml:space="preserve"> their business and marketing </w:t>
      </w:r>
      <w:r w:rsidR="00466A3A" w:rsidRPr="007E5D22">
        <w:rPr>
          <w:lang w:val="en-GB"/>
        </w:rPr>
        <w:t>strategies</w:t>
      </w:r>
      <w:r w:rsidR="00466A3A">
        <w:rPr>
          <w:lang w:val="en-GB"/>
        </w:rPr>
        <w:t xml:space="preserve"> over these generational leaps</w:t>
      </w:r>
      <w:r w:rsidRPr="007E5D22">
        <w:rPr>
          <w:lang w:val="en-GB"/>
        </w:rPr>
        <w:t xml:space="preserve">. </w:t>
      </w:r>
    </w:p>
    <w:p w14:paraId="383F4092" w14:textId="127A9C62" w:rsidR="008756A9" w:rsidRPr="007E5D22" w:rsidRDefault="00CF6528" w:rsidP="008756A9">
      <w:pPr>
        <w:pStyle w:val="Heading2"/>
      </w:pPr>
      <w:r w:rsidRPr="007E5D22">
        <w:t xml:space="preserve">Film Industry </w:t>
      </w:r>
      <w:r w:rsidR="003070CA" w:rsidRPr="007E5D22">
        <w:t>Overview</w:t>
      </w:r>
    </w:p>
    <w:p w14:paraId="3B1CE449" w14:textId="634B3BEF" w:rsidR="00457AE9" w:rsidRPr="007E5D22" w:rsidRDefault="00457AE9" w:rsidP="00E7596C">
      <w:pPr>
        <w:pStyle w:val="BodyText"/>
        <w:rPr>
          <w:lang w:val="en-GB"/>
        </w:rPr>
      </w:pPr>
      <w:r w:rsidRPr="007E5D22">
        <w:rPr>
          <w:lang w:val="en-GB"/>
        </w:rPr>
        <w:t>The period of 2006 – 2015, Is very interesting for the film industry because of new production models, streaming services, and technology used. Franchise based models to films such as ‘Disney’s’ popular and profitable ‘Avengers’ franchise, changed the way films were planed by production companies forever. Streaming services popularised in 2007 by ‘Netflix’ has change</w:t>
      </w:r>
      <w:r w:rsidR="00FC26F1" w:rsidRPr="007E5D22">
        <w:rPr>
          <w:lang w:val="en-GB"/>
        </w:rPr>
        <w:t>d</w:t>
      </w:r>
      <w:r w:rsidRPr="007E5D22">
        <w:rPr>
          <w:lang w:val="en-GB"/>
        </w:rPr>
        <w:t xml:space="preserve"> how easy it is to watch and discover new films in the comfort of your own home. Technology advancements in CGI </w:t>
      </w:r>
      <w:r w:rsidR="009F5DF7">
        <w:rPr>
          <w:lang w:val="en-GB"/>
        </w:rPr>
        <w:t xml:space="preserve">(Computer Generated Imagery) </w:t>
      </w:r>
      <w:r w:rsidRPr="007E5D22">
        <w:rPr>
          <w:lang w:val="en-GB"/>
        </w:rPr>
        <w:t>allowed new world</w:t>
      </w:r>
      <w:r w:rsidR="009F5DF7">
        <w:rPr>
          <w:lang w:val="en-GB"/>
        </w:rPr>
        <w:t>s</w:t>
      </w:r>
      <w:r w:rsidRPr="007E5D22">
        <w:rPr>
          <w:lang w:val="en-GB"/>
        </w:rPr>
        <w:t xml:space="preserve"> to be created faster and more realistic than ever before. Technology required to create 3d animation was becoming more available to many studios which phased out the major</w:t>
      </w:r>
      <w:r w:rsidR="009F5DF7">
        <w:rPr>
          <w:lang w:val="en-GB"/>
        </w:rPr>
        <w:t xml:space="preserve"> </w:t>
      </w:r>
      <w:r w:rsidRPr="007E5D22">
        <w:rPr>
          <w:lang w:val="en-GB"/>
        </w:rPr>
        <w:t>animated feature</w:t>
      </w:r>
      <w:r w:rsidR="00FC26F1" w:rsidRPr="007E5D22">
        <w:rPr>
          <w:lang w:val="en-GB"/>
        </w:rPr>
        <w:t>s</w:t>
      </w:r>
      <w:r w:rsidRPr="007E5D22">
        <w:rPr>
          <w:lang w:val="en-GB"/>
        </w:rPr>
        <w:t xml:space="preserve"> contain</w:t>
      </w:r>
      <w:r w:rsidR="00FC26F1" w:rsidRPr="007E5D22">
        <w:rPr>
          <w:lang w:val="en-GB"/>
        </w:rPr>
        <w:t>ing</w:t>
      </w:r>
      <w:r w:rsidRPr="007E5D22">
        <w:rPr>
          <w:lang w:val="en-GB"/>
        </w:rPr>
        <w:t xml:space="preserve"> </w:t>
      </w:r>
      <w:r w:rsidR="00FC26F1" w:rsidRPr="007E5D22">
        <w:rPr>
          <w:lang w:val="en-GB"/>
        </w:rPr>
        <w:t xml:space="preserve">traditional </w:t>
      </w:r>
      <w:r w:rsidRPr="007E5D22">
        <w:rPr>
          <w:lang w:val="en-GB"/>
        </w:rPr>
        <w:t xml:space="preserve">2d </w:t>
      </w:r>
      <w:r w:rsidR="00FC26F1" w:rsidRPr="007E5D22">
        <w:rPr>
          <w:lang w:val="en-GB"/>
        </w:rPr>
        <w:t>animation</w:t>
      </w:r>
    </w:p>
    <w:p w14:paraId="733600A1" w14:textId="395E1662" w:rsidR="003070CA" w:rsidRPr="007E5D22" w:rsidRDefault="003070CA" w:rsidP="003070CA">
      <w:pPr>
        <w:pStyle w:val="Heading2"/>
      </w:pPr>
      <w:r w:rsidRPr="007E5D22">
        <w:lastRenderedPageBreak/>
        <w:t>Video Game Industry</w:t>
      </w:r>
      <w:r w:rsidR="00A8778C" w:rsidRPr="007E5D22">
        <w:t xml:space="preserve"> </w:t>
      </w:r>
      <w:r w:rsidR="0074248A" w:rsidRPr="007E5D22">
        <w:t xml:space="preserve">Time </w:t>
      </w:r>
      <w:r w:rsidR="00A8778C" w:rsidRPr="007E5D22">
        <w:t>Period</w:t>
      </w:r>
      <w:r w:rsidRPr="007E5D22">
        <w:t xml:space="preserve"> Analysis</w:t>
      </w:r>
    </w:p>
    <w:p w14:paraId="2D26FBFF" w14:textId="7FFC8EAC" w:rsidR="00DD170A" w:rsidRPr="007E5D22" w:rsidRDefault="00A8778C" w:rsidP="00DD170A">
      <w:pPr>
        <w:pStyle w:val="BodyText"/>
        <w:rPr>
          <w:lang w:val="en-GB"/>
        </w:rPr>
      </w:pPr>
      <w:r w:rsidRPr="007E5D22">
        <w:rPr>
          <w:lang w:val="en-GB"/>
        </w:rPr>
        <w:t>In 2006 Video Gaming Industry had reached a record-breaking year in sales. “</w:t>
      </w:r>
      <w:r w:rsidRPr="007E5D22">
        <w:rPr>
          <w:color w:val="101010"/>
          <w:shd w:val="clear" w:color="auto" w:fill="FFFFFF"/>
        </w:rPr>
        <w:t>In all, hardware sales surged 43 percent to $4.6 billion in 2006 and software sales rose 6 percent to $6.5 billion</w:t>
      </w:r>
      <w:r w:rsidRPr="007E5D22">
        <w:rPr>
          <w:lang w:val="en-GB"/>
        </w:rPr>
        <w:t>”</w:t>
      </w:r>
      <w:r w:rsidR="00FC70A1" w:rsidRPr="007E5D22">
        <w:rPr>
          <w:lang w:val="en-GB"/>
        </w:rPr>
        <w:t xml:space="preserve"> (‘2006 A record year for Video Game Industry’, CBS NEWS, </w:t>
      </w:r>
      <w:r w:rsidR="009219BD" w:rsidRPr="007E5D22">
        <w:rPr>
          <w:lang w:val="en-GB"/>
        </w:rPr>
        <w:t>12.1.2007)</w:t>
      </w:r>
      <w:r w:rsidR="009219BD">
        <w:rPr>
          <w:lang w:val="en-GB"/>
        </w:rPr>
        <w:t xml:space="preserve"> </w:t>
      </w:r>
      <w:r w:rsidR="00DB4F20">
        <w:rPr>
          <w:lang w:val="en-GB"/>
        </w:rPr>
        <w:fldChar w:fldCharType="begin"/>
      </w:r>
      <w:r w:rsidR="00DB4F20">
        <w:rPr>
          <w:lang w:val="en-GB"/>
        </w:rPr>
        <w:instrText xml:space="preserve"> ADDIN ZOTERO_ITEM CSL_CITATION {"citationID":"WTdAxzRn","properties":{"formattedCitation":"[1]","plainCitation":"[1]","noteIndex":0},"citationItems":[{"id":45,"uris":["http://zotero.org/users/local/IyScSSkm/items/W6B7BX98"],"uri":["http://zotero.org/users/local/IyScSSkm/items/W6B7BX98"],"itemData":{"id":45,"type":"webpage","abstract":"Older Systems Led The Way As Next-Generation Consoles Remained Scarce","language":"en-US","title":"2006 A Record Year For Video Game Industry","URL":"https://www.cbsnews.com/news/2006-a-record-year-for-video-game-industry/","accessed":{"date-parts":[["2020",11,22]]},"issued":{"date-parts":[["2020",11,22]]}}}],"schema":"https://github.com/citation-style-language/schema/raw/master/csl-citation.json"} </w:instrText>
      </w:r>
      <w:r w:rsidR="00DB4F20">
        <w:rPr>
          <w:lang w:val="en-GB"/>
        </w:rPr>
        <w:fldChar w:fldCharType="separate"/>
      </w:r>
      <w:r w:rsidR="00DB4F20" w:rsidRPr="00DB4F20">
        <w:t>[1]</w:t>
      </w:r>
      <w:r w:rsidR="00DB4F20">
        <w:rPr>
          <w:lang w:val="en-GB"/>
        </w:rPr>
        <w:fldChar w:fldCharType="end"/>
      </w:r>
      <w:r w:rsidRPr="007E5D22">
        <w:rPr>
          <w:lang w:val="en-GB"/>
        </w:rPr>
        <w:t>. On the Hardware side, this due to the new consoles being released</w:t>
      </w:r>
      <w:r w:rsidR="0074248A" w:rsidRPr="007E5D22">
        <w:rPr>
          <w:lang w:val="en-GB"/>
        </w:rPr>
        <w:t xml:space="preserve"> in November</w:t>
      </w:r>
      <w:r w:rsidRPr="007E5D22">
        <w:rPr>
          <w:lang w:val="en-GB"/>
        </w:rPr>
        <w:t xml:space="preserve">, Microsoft’s ‘Xbox 360’, Sony’s ‘PlayStation 3’, </w:t>
      </w:r>
      <w:r w:rsidR="00FC70A1" w:rsidRPr="007E5D22">
        <w:rPr>
          <w:lang w:val="en-GB"/>
        </w:rPr>
        <w:t>and Nintendo’s</w:t>
      </w:r>
      <w:r w:rsidRPr="007E5D22">
        <w:rPr>
          <w:lang w:val="en-GB"/>
        </w:rPr>
        <w:t xml:space="preserve"> ‘Wii’, also due to Sony’s previous Console ‘PlayStation 2’ being immensely popular at the time</w:t>
      </w:r>
      <w:r w:rsidR="00FC70A1" w:rsidRPr="007E5D22">
        <w:rPr>
          <w:lang w:val="en-GB"/>
        </w:rPr>
        <w:t>. Video game software also had many highly profitable titles created.</w:t>
      </w:r>
    </w:p>
    <w:p w14:paraId="1D1901C3" w14:textId="3382A831" w:rsidR="00FC70A1" w:rsidRPr="007E5D22" w:rsidRDefault="00FC70A1" w:rsidP="00DD170A">
      <w:pPr>
        <w:pStyle w:val="BodyText"/>
        <w:rPr>
          <w:lang w:val="en-GB"/>
        </w:rPr>
      </w:pPr>
      <w:r w:rsidRPr="007E5D22">
        <w:rPr>
          <w:lang w:val="en-GB"/>
        </w:rPr>
        <w:t xml:space="preserve">The Industry </w:t>
      </w:r>
      <w:r w:rsidR="0089216B" w:rsidRPr="007E5D22">
        <w:rPr>
          <w:lang w:val="en-GB"/>
        </w:rPr>
        <w:t>kept</w:t>
      </w:r>
      <w:r w:rsidRPr="007E5D22">
        <w:rPr>
          <w:lang w:val="en-GB"/>
        </w:rPr>
        <w:t xml:space="preserve"> on it</w:t>
      </w:r>
      <w:r w:rsidR="0089216B" w:rsidRPr="007E5D22">
        <w:rPr>
          <w:lang w:val="en-GB"/>
        </w:rPr>
        <w:t>s</w:t>
      </w:r>
      <w:r w:rsidRPr="007E5D22">
        <w:rPr>
          <w:lang w:val="en-GB"/>
        </w:rPr>
        <w:t xml:space="preserve"> highly profitable streak of the previous year especially with software products.</w:t>
      </w:r>
      <w:r w:rsidR="00DD20BD">
        <w:rPr>
          <w:lang w:val="en-GB"/>
        </w:rPr>
        <w:t xml:space="preserve"> </w:t>
      </w:r>
      <w:r w:rsidR="0074248A" w:rsidRPr="007E5D22">
        <w:rPr>
          <w:lang w:val="en-GB"/>
        </w:rPr>
        <w:t>Game software accounted for nearly half of the market’s revenue, which is quite remarkable in a year that contained the first year of new generation hardware. “</w:t>
      </w:r>
      <w:r w:rsidR="0074248A" w:rsidRPr="007E5D22">
        <w:rPr>
          <w:rFonts w:ascii="opensans" w:hAnsi="opensans"/>
          <w:shd w:val="clear" w:color="auto" w:fill="F0F1F2"/>
        </w:rPr>
        <w:t xml:space="preserve">The </w:t>
      </w:r>
      <w:r w:rsidR="0074248A" w:rsidRPr="00C06E1F">
        <w:rPr>
          <w:rFonts w:ascii="opensans" w:hAnsi="opensans"/>
          <w:shd w:val="clear" w:color="auto" w:fill="F0F1F2"/>
        </w:rPr>
        <w:t>Entertainment Software Association announced today that total sales for 2007 were $18.85 billion, with $9.5 billion of that spent on games (both PC and console) and $9.35 billion on consoles</w:t>
      </w:r>
      <w:r w:rsidR="0074248A" w:rsidRPr="00C06E1F">
        <w:rPr>
          <w:lang w:val="en-GB"/>
        </w:rPr>
        <w:t xml:space="preserve">” </w:t>
      </w:r>
      <w:r w:rsidR="0074248A" w:rsidRPr="007E5D22">
        <w:rPr>
          <w:lang w:val="en-GB"/>
        </w:rPr>
        <w:t>(</w:t>
      </w:r>
      <w:r w:rsidR="0089216B" w:rsidRPr="007E5D22">
        <w:rPr>
          <w:lang w:val="en-GB"/>
        </w:rPr>
        <w:t>‘</w:t>
      </w:r>
      <w:r w:rsidR="0074248A" w:rsidRPr="007E5D22">
        <w:rPr>
          <w:lang w:val="en-GB"/>
        </w:rPr>
        <w:t>Growth of gaming in 2007 far outpaces movies, music</w:t>
      </w:r>
      <w:r w:rsidR="0089216B" w:rsidRPr="007E5D22">
        <w:rPr>
          <w:lang w:val="en-GB"/>
        </w:rPr>
        <w:t>’</w:t>
      </w:r>
      <w:r w:rsidR="0074248A" w:rsidRPr="007E5D22">
        <w:rPr>
          <w:lang w:val="en-GB"/>
        </w:rPr>
        <w:t xml:space="preserve">, </w:t>
      </w:r>
      <w:r w:rsidR="00DB1E97" w:rsidRPr="007E5D22">
        <w:rPr>
          <w:lang w:val="en-GB"/>
        </w:rPr>
        <w:t>,</w:t>
      </w:r>
      <w:r w:rsidR="00DB1E97">
        <w:rPr>
          <w:lang w:val="en-GB"/>
        </w:rPr>
        <w:t>arstechnica.com,</w:t>
      </w:r>
      <w:r w:rsidR="0074248A" w:rsidRPr="007E5D22">
        <w:rPr>
          <w:lang w:val="en-GB"/>
        </w:rPr>
        <w:t xml:space="preserve">25/1/2008) </w:t>
      </w:r>
      <w:r w:rsidR="00DB4F20">
        <w:rPr>
          <w:lang w:val="en-GB"/>
        </w:rPr>
        <w:fldChar w:fldCharType="begin"/>
      </w:r>
      <w:r w:rsidR="00DB4F20">
        <w:rPr>
          <w:lang w:val="en-GB"/>
        </w:rPr>
        <w:instrText xml:space="preserve"> ADDIN ZOTERO_ITEM CSL_CITATION {"citationID":"nPEhj2yH","properties":{"formattedCitation":"[2]","plainCitation":"[2]","noteIndex":0},"citationItems":[{"id":3,"uris":["http://zotero.org/users/local/IyScSSkm/items/23V9HMX6"],"uri":["http://zotero.org/users/local/IyScSSkm/items/23V9HMX6"],"itemData":{"id":3,"type":"webpage","abstract":"2007 was a banner year for gaming, with the industry selling $18.85 billion of …","container-title":"Ars Technica","language":"en-us","title":"Growth of gaming in 2007 far outpaces movies, music","URL":"https://arstechnica.com/gaming/2008/01/growth-of-gaming-in-2007-far-outpaces-movies-music/","author":[{"family":"Bangeman","given":"Eric"}],"accessed":{"date-parts":[["2020",11,22]]},"issued":{"date-parts":[["2008",1,25]]}}}],"schema":"https://github.com/citation-style-language/schema/raw/master/csl-citation.json"} </w:instrText>
      </w:r>
      <w:r w:rsidR="00DB4F20">
        <w:rPr>
          <w:lang w:val="en-GB"/>
        </w:rPr>
        <w:fldChar w:fldCharType="separate"/>
      </w:r>
      <w:r w:rsidR="00DB4F20" w:rsidRPr="00DB4F20">
        <w:t>[2]</w:t>
      </w:r>
      <w:r w:rsidR="00DB4F20">
        <w:rPr>
          <w:lang w:val="en-GB"/>
        </w:rPr>
        <w:fldChar w:fldCharType="end"/>
      </w:r>
      <w:r w:rsidR="00DD20BD">
        <w:rPr>
          <w:lang w:val="en-GB"/>
        </w:rPr>
        <w:t>.</w:t>
      </w:r>
      <w:r w:rsidR="0074248A" w:rsidRPr="007E5D22">
        <w:rPr>
          <w:lang w:val="en-GB"/>
        </w:rPr>
        <w:t xml:space="preserve"> </w:t>
      </w:r>
    </w:p>
    <w:p w14:paraId="79F79364" w14:textId="1109C751" w:rsidR="004930F1" w:rsidRPr="007E5D22" w:rsidRDefault="0089216B" w:rsidP="00883023">
      <w:pPr>
        <w:pStyle w:val="BodyText"/>
        <w:rPr>
          <w:lang w:val="en-GB"/>
        </w:rPr>
      </w:pPr>
      <w:r w:rsidRPr="007E5D22">
        <w:rPr>
          <w:lang w:val="en-GB"/>
        </w:rPr>
        <w:t>2008 was a year of economic decline for all industries due to the ‘</w:t>
      </w:r>
      <w:r w:rsidRPr="007E5D22">
        <w:rPr>
          <w:color w:val="202124"/>
          <w:shd w:val="clear" w:color="auto" w:fill="FFFFFF"/>
        </w:rPr>
        <w:t>The Great Recession</w:t>
      </w:r>
      <w:r w:rsidRPr="007E5D22">
        <w:rPr>
          <w:lang w:val="en-GB"/>
        </w:rPr>
        <w:t>’, fortunately for the gaming industry this did not seem to slow down the software sales.</w:t>
      </w:r>
      <w:r w:rsidR="008B0E41" w:rsidRPr="007E5D22">
        <w:rPr>
          <w:lang w:val="en-GB"/>
        </w:rPr>
        <w:t xml:space="preserve"> “</w:t>
      </w:r>
      <w:r w:rsidR="008B0E41" w:rsidRPr="007E5D22">
        <w:rPr>
          <w:color w:val="2A2A2A"/>
          <w:shd w:val="clear" w:color="auto" w:fill="FFFFFF"/>
        </w:rPr>
        <w:t>For the year, software sales hit nearly $11 billion, a 26 percent increase from 2007. Hardware sales jumped 11 percent to $7.81 billion</w:t>
      </w:r>
      <w:r w:rsidR="008B0E41" w:rsidRPr="007E5D22">
        <w:rPr>
          <w:lang w:val="en-GB"/>
        </w:rPr>
        <w:t>” (NBC News, 16/01/2009)</w:t>
      </w:r>
      <w:r w:rsidR="00DB4F20">
        <w:rPr>
          <w:lang w:val="en-GB"/>
        </w:rPr>
        <w:fldChar w:fldCharType="begin"/>
      </w:r>
      <w:r w:rsidR="00DB4F20">
        <w:rPr>
          <w:lang w:val="en-GB"/>
        </w:rPr>
        <w:instrText xml:space="preserve"> ADDIN ZOTERO_ITEM CSL_CITATION {"citationID":"F4PLfDWu","properties":{"formattedCitation":"[3]","plainCitation":"[3]","noteIndex":0},"citationItems":[{"id":5,"uris":["http://zotero.org/users/local/IyScSSkm/items/GNKLNJRS"],"uri":["http://zotero.org/users/local/IyScSSkm/items/GNKLNJRS"],"itemData":{"id":5,"type":"webpage","title":"Video game sales top $21 billion in 2008","URL":"https://www.nbcnews.com/id/wbna28682836","accessed":{"date-parts":[["2020",11,22]]}}}],"schema":"https://github.com/citation-style-language/schema/raw/master/csl-citation.json"} </w:instrText>
      </w:r>
      <w:r w:rsidR="00DB4F20">
        <w:rPr>
          <w:lang w:val="en-GB"/>
        </w:rPr>
        <w:fldChar w:fldCharType="separate"/>
      </w:r>
      <w:r w:rsidR="00DB4F20" w:rsidRPr="00DB4F20">
        <w:t>[3]</w:t>
      </w:r>
      <w:r w:rsidR="00DB4F20">
        <w:rPr>
          <w:lang w:val="en-GB"/>
        </w:rPr>
        <w:fldChar w:fldCharType="end"/>
      </w:r>
      <w:r w:rsidR="008B0E41" w:rsidRPr="007E5D22">
        <w:rPr>
          <w:lang w:val="en-GB"/>
        </w:rPr>
        <w:t>. The software sale increase is</w:t>
      </w:r>
      <w:r w:rsidR="00883023" w:rsidRPr="007E5D22">
        <w:rPr>
          <w:lang w:val="en-GB"/>
        </w:rPr>
        <w:t xml:space="preserve"> partly</w:t>
      </w:r>
      <w:r w:rsidR="008B0E41" w:rsidRPr="007E5D22">
        <w:rPr>
          <w:lang w:val="en-GB"/>
        </w:rPr>
        <w:t xml:space="preserve"> </w:t>
      </w:r>
      <w:r w:rsidR="00DD20BD">
        <w:rPr>
          <w:lang w:val="en-GB"/>
        </w:rPr>
        <w:t>from</w:t>
      </w:r>
      <w:r w:rsidR="008B0E41" w:rsidRPr="007E5D22">
        <w:rPr>
          <w:lang w:val="en-GB"/>
        </w:rPr>
        <w:t xml:space="preserve"> </w:t>
      </w:r>
      <w:r w:rsidR="000D7EB4" w:rsidRPr="007E5D22">
        <w:rPr>
          <w:lang w:val="en-GB"/>
        </w:rPr>
        <w:t xml:space="preserve">“Call </w:t>
      </w:r>
      <w:r w:rsidR="00883023" w:rsidRPr="007E5D22">
        <w:rPr>
          <w:lang w:val="en-GB"/>
        </w:rPr>
        <w:t>of Duty</w:t>
      </w:r>
      <w:r w:rsidR="000D7EB4" w:rsidRPr="007E5D22">
        <w:rPr>
          <w:lang w:val="en-GB"/>
        </w:rPr>
        <w:t>: World at War” published by ‘Activison Blizzard’</w:t>
      </w:r>
      <w:r w:rsidR="00883023" w:rsidRPr="007E5D22">
        <w:rPr>
          <w:lang w:val="en-GB"/>
        </w:rPr>
        <w:t>.</w:t>
      </w:r>
    </w:p>
    <w:p w14:paraId="6C2E6031" w14:textId="4F44DB2A" w:rsidR="00883023" w:rsidRPr="007E5D22" w:rsidRDefault="00883023" w:rsidP="00883023">
      <w:pPr>
        <w:pStyle w:val="BodyText"/>
        <w:rPr>
          <w:lang w:val="en-GB"/>
        </w:rPr>
      </w:pPr>
      <w:r w:rsidRPr="007E5D22">
        <w:rPr>
          <w:lang w:val="en-GB"/>
        </w:rPr>
        <w:t>2009 finally show decrease to the Industries annual rapid growth</w:t>
      </w:r>
      <w:r w:rsidR="000C762C" w:rsidRPr="007E5D22">
        <w:rPr>
          <w:lang w:val="en-GB"/>
        </w:rPr>
        <w:t xml:space="preserve">, ‘The Great Recession’ finally caught up with the industry. </w:t>
      </w:r>
      <w:r w:rsidRPr="007E5D22">
        <w:rPr>
          <w:lang w:val="en-GB"/>
        </w:rPr>
        <w:t>“</w:t>
      </w:r>
      <w:r w:rsidR="008428AD">
        <w:rPr>
          <w:color w:val="212529"/>
          <w:lang w:val="en-GB"/>
        </w:rPr>
        <w:t>…</w:t>
      </w:r>
      <w:r w:rsidR="007B4E6C" w:rsidRPr="007E5D22">
        <w:rPr>
          <w:color w:val="212529"/>
        </w:rPr>
        <w:t>generated revenues of close to $19.66 billion</w:t>
      </w:r>
      <w:r w:rsidR="007B4E6C" w:rsidRPr="007E5D22">
        <w:rPr>
          <w:lang w:val="en-GB"/>
        </w:rPr>
        <w:t>…</w:t>
      </w:r>
      <w:r w:rsidRPr="007E5D22">
        <w:rPr>
          <w:color w:val="212529"/>
        </w:rPr>
        <w:t>The total console, portable and PC game software industry generated $10.5 billion, an 11 percent decline vs. the $11.7 billion generated in 2008</w:t>
      </w:r>
      <w:r w:rsidRPr="007E5D22">
        <w:rPr>
          <w:lang w:val="en-GB"/>
        </w:rPr>
        <w:t>” (2009 U.S. Video Game Industry and PC game software retail reach $20.2 Billion, npd.com ,12/1/2010)</w:t>
      </w:r>
      <w:r w:rsidR="00DB4F20">
        <w:rPr>
          <w:lang w:val="en-GB"/>
        </w:rPr>
        <w:fldChar w:fldCharType="begin"/>
      </w:r>
      <w:r w:rsidR="00DB4F20">
        <w:rPr>
          <w:lang w:val="en-GB"/>
        </w:rPr>
        <w:instrText xml:space="preserve"> ADDIN ZOTERO_ITEM CSL_CITATION {"citationID":"Zo9dgm9A","properties":{"formattedCitation":"[4]","plainCitation":"[4]","noteIndex":0},"citationItems":[{"id":7,"uris":["http://zotero.org/users/local/IyScSSkm/items/DXFLX4M7"],"uri":["http://zotero.org/users/local/IyScSSkm/items/DXFLX4M7"],"itemData":{"id":7,"type":"webpage","title":"2009 U.S. VIDEO GAME INDUSTRY AND PC GAME SOFTWARE RETAIL SALES REACH $20.2 BILLION","URL":"https://www.npd.com/wps/portal/npd/us/news/press-releases/pr_100114/","accessed":{"date-parts":[["2020",11,22]]}}}],"schema":"https://github.com/citation-style-language/schema/raw/master/csl-citation.json"} </w:instrText>
      </w:r>
      <w:r w:rsidR="00DB4F20">
        <w:rPr>
          <w:lang w:val="en-GB"/>
        </w:rPr>
        <w:fldChar w:fldCharType="separate"/>
      </w:r>
      <w:r w:rsidR="00DB4F20" w:rsidRPr="00DB4F20">
        <w:t>[4]</w:t>
      </w:r>
      <w:r w:rsidR="00DB4F20">
        <w:rPr>
          <w:lang w:val="en-GB"/>
        </w:rPr>
        <w:fldChar w:fldCharType="end"/>
      </w:r>
      <w:r w:rsidRPr="007E5D22">
        <w:rPr>
          <w:lang w:val="en-GB"/>
        </w:rPr>
        <w:t xml:space="preserve">. Although Companies such as ‘Activision’ </w:t>
      </w:r>
      <w:r w:rsidR="00D12DB4" w:rsidRPr="007E5D22">
        <w:rPr>
          <w:lang w:val="en-GB"/>
        </w:rPr>
        <w:t>releasing</w:t>
      </w:r>
      <w:r w:rsidRPr="007E5D22">
        <w:rPr>
          <w:lang w:val="en-GB"/>
        </w:rPr>
        <w:t xml:space="preserve"> </w:t>
      </w:r>
      <w:r w:rsidR="001A2D2A">
        <w:rPr>
          <w:lang w:val="en-GB"/>
        </w:rPr>
        <w:t>‘</w:t>
      </w:r>
      <w:r w:rsidRPr="007E5D22">
        <w:rPr>
          <w:lang w:val="en-GB"/>
        </w:rPr>
        <w:t>Call of Duty: Modern Warfare 2</w:t>
      </w:r>
      <w:r w:rsidR="001A2D2A">
        <w:rPr>
          <w:lang w:val="en-GB"/>
        </w:rPr>
        <w:t>’</w:t>
      </w:r>
      <w:r w:rsidRPr="007E5D22">
        <w:rPr>
          <w:lang w:val="en-GB"/>
        </w:rPr>
        <w:t xml:space="preserve"> which sold </w:t>
      </w:r>
      <w:r w:rsidR="00D12DB4" w:rsidRPr="007E5D22">
        <w:rPr>
          <w:lang w:val="en-GB"/>
        </w:rPr>
        <w:t xml:space="preserve">24 </w:t>
      </w:r>
      <w:r w:rsidRPr="007E5D22">
        <w:rPr>
          <w:lang w:val="en-GB"/>
        </w:rPr>
        <w:t xml:space="preserve">million </w:t>
      </w:r>
      <w:r w:rsidR="00D12DB4" w:rsidRPr="007E5D22">
        <w:rPr>
          <w:lang w:val="en-GB"/>
        </w:rPr>
        <w:t>units on console alone.</w:t>
      </w:r>
    </w:p>
    <w:p w14:paraId="1BA07F7E" w14:textId="35709B13" w:rsidR="00014746" w:rsidRPr="007E5D22" w:rsidRDefault="00D12DB4" w:rsidP="009F5DF7">
      <w:pPr>
        <w:pStyle w:val="BodyText"/>
        <w:rPr>
          <w:color w:val="000000"/>
          <w:shd w:val="clear" w:color="auto" w:fill="FFFFFF"/>
          <w:lang w:val="en-GB"/>
        </w:rPr>
      </w:pPr>
      <w:r w:rsidRPr="007E5D22">
        <w:rPr>
          <w:lang w:val="en-GB"/>
        </w:rPr>
        <w:t>In 2010 we see another decline in the industry seeing sale</w:t>
      </w:r>
      <w:r w:rsidR="008428AD">
        <w:rPr>
          <w:lang w:val="en-GB"/>
        </w:rPr>
        <w:t>s</w:t>
      </w:r>
      <w:r w:rsidRPr="007E5D22">
        <w:rPr>
          <w:lang w:val="en-GB"/>
        </w:rPr>
        <w:t xml:space="preserve"> down in ever</w:t>
      </w:r>
      <w:r w:rsidR="008428AD">
        <w:rPr>
          <w:lang w:val="en-GB"/>
        </w:rPr>
        <w:t>y</w:t>
      </w:r>
      <w:r w:rsidRPr="007E5D22">
        <w:rPr>
          <w:lang w:val="en-GB"/>
        </w:rPr>
        <w:t xml:space="preserve"> aspect beside </w:t>
      </w:r>
      <w:r w:rsidR="001A2D2A">
        <w:rPr>
          <w:lang w:val="en-GB"/>
        </w:rPr>
        <w:t>‘</w:t>
      </w:r>
      <w:r w:rsidRPr="007E5D22">
        <w:rPr>
          <w:lang w:val="en-GB"/>
        </w:rPr>
        <w:t>Xbox 360</w:t>
      </w:r>
      <w:r w:rsidR="001A2D2A">
        <w:rPr>
          <w:lang w:val="en-GB"/>
        </w:rPr>
        <w:t>’</w:t>
      </w:r>
      <w:r w:rsidRPr="007E5D22">
        <w:rPr>
          <w:lang w:val="en-GB"/>
        </w:rPr>
        <w:t xml:space="preserve"> console sales in December of that year. </w:t>
      </w:r>
      <w:r w:rsidRPr="007E5D22">
        <w:rPr>
          <w:rFonts w:ascii="Arial" w:hAnsi="Arial" w:cs="Arial"/>
          <w:color w:val="000000"/>
          <w:shd w:val="clear" w:color="auto" w:fill="FFFFFF"/>
        </w:rPr>
        <w:t> </w:t>
      </w:r>
      <w:r w:rsidRPr="007E5D22">
        <w:rPr>
          <w:rFonts w:ascii="Arial" w:hAnsi="Arial" w:cs="Arial"/>
          <w:color w:val="000000"/>
          <w:shd w:val="clear" w:color="auto" w:fill="FFFFFF"/>
          <w:lang w:val="en-GB"/>
        </w:rPr>
        <w:t>“</w:t>
      </w:r>
      <w:r w:rsidRPr="007E5D22">
        <w:rPr>
          <w:color w:val="000000"/>
          <w:shd w:val="clear" w:color="auto" w:fill="FFFFFF"/>
        </w:rPr>
        <w:t xml:space="preserve">video game sales for the year </w:t>
      </w:r>
      <w:r w:rsidR="000C762C" w:rsidRPr="007E5D22">
        <w:rPr>
          <w:color w:val="000000"/>
          <w:shd w:val="clear" w:color="auto" w:fill="FFFFFF"/>
          <w:lang w:val="en-GB"/>
        </w:rPr>
        <w:t xml:space="preserve">(2010) </w:t>
      </w:r>
      <w:r w:rsidRPr="007E5D22">
        <w:rPr>
          <w:color w:val="000000"/>
          <w:shd w:val="clear" w:color="auto" w:fill="FFFFFF"/>
        </w:rPr>
        <w:t xml:space="preserve">were $18.58 </w:t>
      </w:r>
      <w:r w:rsidR="009E48AB" w:rsidRPr="007E5D22">
        <w:rPr>
          <w:color w:val="000000"/>
          <w:shd w:val="clear" w:color="auto" w:fill="FFFFFF"/>
        </w:rPr>
        <w:t>billion</w:t>
      </w:r>
      <w:r w:rsidR="009E48AB" w:rsidRPr="007E5D22">
        <w:rPr>
          <w:color w:val="000000"/>
          <w:shd w:val="clear" w:color="auto" w:fill="FFFFFF"/>
          <w:lang w:val="en-GB"/>
        </w:rPr>
        <w:t>” (</w:t>
      </w:r>
      <w:r w:rsidR="00AC42D9">
        <w:rPr>
          <w:color w:val="000000"/>
          <w:shd w:val="clear" w:color="auto" w:fill="FFFFFF"/>
          <w:lang w:val="en-GB"/>
        </w:rPr>
        <w:t xml:space="preserve">Game Sales </w:t>
      </w:r>
      <w:r w:rsidR="007A6FB6">
        <w:rPr>
          <w:color w:val="000000"/>
          <w:shd w:val="clear" w:color="auto" w:fill="FFFFFF"/>
          <w:lang w:val="en-GB"/>
        </w:rPr>
        <w:t>Shrunk, CNET</w:t>
      </w:r>
      <w:r w:rsidR="000C762C" w:rsidRPr="007E5D22">
        <w:rPr>
          <w:color w:val="000000"/>
          <w:shd w:val="clear" w:color="auto" w:fill="FFFFFF"/>
          <w:lang w:val="en-GB"/>
        </w:rPr>
        <w:t>, 13/01/</w:t>
      </w:r>
      <w:r w:rsidR="009219BD" w:rsidRPr="007E5D22">
        <w:rPr>
          <w:color w:val="000000"/>
          <w:shd w:val="clear" w:color="auto" w:fill="FFFFFF"/>
          <w:lang w:val="en-GB"/>
        </w:rPr>
        <w:t>2011)</w:t>
      </w:r>
      <w:r w:rsidR="009219BD">
        <w:rPr>
          <w:color w:val="000000"/>
          <w:shd w:val="clear" w:color="auto" w:fill="FFFFFF"/>
          <w:lang w:val="en-GB"/>
        </w:rPr>
        <w:t xml:space="preserve"> </w:t>
      </w:r>
      <w:r w:rsidR="00DB4F20">
        <w:rPr>
          <w:color w:val="000000"/>
          <w:shd w:val="clear" w:color="auto" w:fill="FFFFFF"/>
          <w:lang w:val="en-GB"/>
        </w:rPr>
        <w:fldChar w:fldCharType="begin"/>
      </w:r>
      <w:r w:rsidR="00DB4F20">
        <w:rPr>
          <w:color w:val="000000"/>
          <w:shd w:val="clear" w:color="auto" w:fill="FFFFFF"/>
          <w:lang w:val="en-GB"/>
        </w:rPr>
        <w:instrText xml:space="preserve"> ADDIN ZOTERO_ITEM CSL_CITATION {"citationID":"6qKZUIPr","properties":{"formattedCitation":"[5]","plainCitation":"[5]","noteIndex":0},"citationItems":[{"id":9,"uris":["http://zotero.org/users/local/IyScSSkm/items/SENHQKBG"],"uri":["http://zotero.org/users/local/IyScSSkm/items/SENHQKBG"],"itemData":{"id":9,"type":"webpage","abstract":"The games industry put up less impressive numbers than last year, however Microsoft's Xbox 360 and the accessory market made some of their biggest moves yet.","container-title":"CNET","language":"en","title":"Game sales shrunk, but Xbox set records in 2010","URL":"https://www.cnet.com/news/game-sales-shrunk-but-xbox-set-records-in-2010/","author":[{"family":"Lowensohn","given":"Josh"}],"accessed":{"date-parts":[["2020",11,22]]}}}],"schema":"https://github.com/citation-style-language/schema/raw/master/csl-citation.json"} </w:instrText>
      </w:r>
      <w:r w:rsidR="00DB4F20">
        <w:rPr>
          <w:color w:val="000000"/>
          <w:shd w:val="clear" w:color="auto" w:fill="FFFFFF"/>
          <w:lang w:val="en-GB"/>
        </w:rPr>
        <w:fldChar w:fldCharType="separate"/>
      </w:r>
      <w:r w:rsidR="00DB4F20" w:rsidRPr="00DB4F20">
        <w:t>[5]</w:t>
      </w:r>
      <w:r w:rsidR="00DB4F20">
        <w:rPr>
          <w:color w:val="000000"/>
          <w:shd w:val="clear" w:color="auto" w:fill="FFFFFF"/>
          <w:lang w:val="en-GB"/>
        </w:rPr>
        <w:fldChar w:fldCharType="end"/>
      </w:r>
      <w:r w:rsidR="000C762C" w:rsidRPr="007E5D22">
        <w:rPr>
          <w:color w:val="000000"/>
          <w:shd w:val="clear" w:color="auto" w:fill="FFFFFF"/>
          <w:lang w:val="en-GB"/>
        </w:rPr>
        <w:t>. This Is quite a considerable decline over the past two years, considering the heights of the industry in 2008.</w:t>
      </w:r>
    </w:p>
    <w:p w14:paraId="1A17AFDB" w14:textId="3FE273CE" w:rsidR="000C762C" w:rsidRPr="007E5D22" w:rsidRDefault="000C762C" w:rsidP="00883023">
      <w:pPr>
        <w:pStyle w:val="BodyText"/>
        <w:rPr>
          <w:color w:val="000000"/>
          <w:shd w:val="clear" w:color="auto" w:fill="FFFFFF"/>
          <w:lang w:val="en-GB"/>
        </w:rPr>
      </w:pPr>
      <w:r w:rsidRPr="007E5D22">
        <w:rPr>
          <w:color w:val="000000"/>
          <w:shd w:val="clear" w:color="auto" w:fill="FFFFFF"/>
          <w:lang w:val="en-GB"/>
        </w:rPr>
        <w:t>2011 sadly, was another year of decline. “</w:t>
      </w:r>
      <w:r w:rsidR="007B4E6C" w:rsidRPr="007E5D22">
        <w:rPr>
          <w:rFonts w:ascii="Open Sans" w:hAnsi="Open Sans" w:cs="Open Sans"/>
          <w:color w:val="000000"/>
          <w:shd w:val="clear" w:color="auto" w:fill="FFFFFF"/>
          <w:lang w:val="en-GB"/>
        </w:rPr>
        <w:t>…</w:t>
      </w:r>
      <w:r w:rsidRPr="007E5D22">
        <w:rPr>
          <w:color w:val="000000"/>
          <w:shd w:val="clear" w:color="auto" w:fill="FFFFFF"/>
        </w:rPr>
        <w:t xml:space="preserve">fell 8 percent to $17 billion last year, compared with $18.6 billion in </w:t>
      </w:r>
      <w:r w:rsidR="00702167" w:rsidRPr="007E5D22">
        <w:rPr>
          <w:color w:val="000000"/>
          <w:shd w:val="clear" w:color="auto" w:fill="FFFFFF"/>
        </w:rPr>
        <w:t>2010</w:t>
      </w:r>
      <w:r w:rsidR="00702167" w:rsidRPr="007E5D22">
        <w:rPr>
          <w:color w:val="000000"/>
          <w:shd w:val="clear" w:color="auto" w:fill="FFFFFF"/>
          <w:lang w:val="en-GB"/>
        </w:rPr>
        <w:t>” (</w:t>
      </w:r>
      <w:r w:rsidR="007B4E6C" w:rsidRPr="007E5D22">
        <w:rPr>
          <w:color w:val="000000"/>
          <w:shd w:val="clear" w:color="auto" w:fill="FFFFFF"/>
          <w:lang w:val="en-GB"/>
        </w:rPr>
        <w:t>theHollywoodReporter.com, 12/1/</w:t>
      </w:r>
      <w:r w:rsidR="00AC42D9" w:rsidRPr="007E5D22">
        <w:rPr>
          <w:color w:val="000000"/>
          <w:shd w:val="clear" w:color="auto" w:fill="FFFFFF"/>
          <w:lang w:val="en-GB"/>
        </w:rPr>
        <w:t>2012)</w:t>
      </w:r>
      <w:r w:rsidR="00DB4F20">
        <w:rPr>
          <w:color w:val="000000"/>
          <w:shd w:val="clear" w:color="auto" w:fill="FFFFFF"/>
          <w:lang w:val="en-GB"/>
        </w:rPr>
        <w:fldChar w:fldCharType="begin"/>
      </w:r>
      <w:r w:rsidR="00DB4F20">
        <w:rPr>
          <w:color w:val="000000"/>
          <w:shd w:val="clear" w:color="auto" w:fill="FFFFFF"/>
          <w:lang w:val="en-GB"/>
        </w:rPr>
        <w:instrText xml:space="preserve"> ADDIN ZOTERO_ITEM CSL_CITATION {"citationID":"xS0qD239","properties":{"formattedCitation":"[6]","plainCitation":"[6]","noteIndex":0},"citationItems":[{"id":11,"uris":["http://zotero.org/users/local/IyScSSkm/items/WNF4W295"],"uri":["http://zotero.org/users/local/IyScSSkm/items/WNF4W295"],"itemData":{"id":11,"type":"webpage","title":"U.S. Video Game Industry Sales Fell 8% in 2011 to $17 Billion | Hollywood Reporter","URL":"https://www.hollywoodreporter.com/news/us-video-game-sales-2011-fell-281266","accessed":{"date-parts":[["2020",11,22]]}}}],"schema":"https://github.com/citation-style-language/schema/raw/master/csl-citation.json"} </w:instrText>
      </w:r>
      <w:r w:rsidR="00DB4F20">
        <w:rPr>
          <w:color w:val="000000"/>
          <w:shd w:val="clear" w:color="auto" w:fill="FFFFFF"/>
          <w:lang w:val="en-GB"/>
        </w:rPr>
        <w:fldChar w:fldCharType="separate"/>
      </w:r>
      <w:r w:rsidR="00DB4F20" w:rsidRPr="00DB4F20">
        <w:t>[6]</w:t>
      </w:r>
      <w:r w:rsidR="00DB4F20">
        <w:rPr>
          <w:color w:val="000000"/>
          <w:shd w:val="clear" w:color="auto" w:fill="FFFFFF"/>
          <w:lang w:val="en-GB"/>
        </w:rPr>
        <w:fldChar w:fldCharType="end"/>
      </w:r>
      <w:r w:rsidR="00AC42D9">
        <w:rPr>
          <w:color w:val="000000"/>
          <w:shd w:val="clear" w:color="auto" w:fill="FFFFFF"/>
          <w:lang w:val="en-GB"/>
        </w:rPr>
        <w:t xml:space="preserve"> </w:t>
      </w:r>
      <w:r w:rsidR="007B4E6C" w:rsidRPr="007E5D22">
        <w:rPr>
          <w:color w:val="000000"/>
          <w:shd w:val="clear" w:color="auto" w:fill="FFFFFF"/>
          <w:lang w:val="en-GB"/>
        </w:rPr>
        <w:t xml:space="preserve">. </w:t>
      </w:r>
    </w:p>
    <w:p w14:paraId="461F52BC" w14:textId="21E5653D" w:rsidR="00702167" w:rsidRPr="007E5D22" w:rsidRDefault="007600C3" w:rsidP="00883023">
      <w:pPr>
        <w:pStyle w:val="BodyText"/>
        <w:rPr>
          <w:color w:val="000000"/>
          <w:shd w:val="clear" w:color="auto" w:fill="FFFFFF"/>
          <w:lang w:val="en-GB"/>
        </w:rPr>
      </w:pPr>
      <w:r w:rsidRPr="007E5D22">
        <w:rPr>
          <w:color w:val="000000"/>
          <w:shd w:val="clear" w:color="auto" w:fill="FFFFFF"/>
          <w:lang w:val="en-GB"/>
        </w:rPr>
        <w:t>2012</w:t>
      </w:r>
      <w:r w:rsidR="008428AD">
        <w:rPr>
          <w:color w:val="000000"/>
          <w:shd w:val="clear" w:color="auto" w:fill="FFFFFF"/>
          <w:lang w:val="en-GB"/>
        </w:rPr>
        <w:t>,</w:t>
      </w:r>
      <w:r w:rsidRPr="007E5D22">
        <w:rPr>
          <w:color w:val="000000"/>
          <w:shd w:val="clear" w:color="auto" w:fill="FFFFFF"/>
          <w:lang w:val="en-GB"/>
        </w:rPr>
        <w:t xml:space="preserve"> thing</w:t>
      </w:r>
      <w:r w:rsidR="008428AD">
        <w:rPr>
          <w:color w:val="000000"/>
          <w:shd w:val="clear" w:color="auto" w:fill="FFFFFF"/>
          <w:lang w:val="en-GB"/>
        </w:rPr>
        <w:t>s</w:t>
      </w:r>
      <w:r w:rsidRPr="007E5D22">
        <w:rPr>
          <w:color w:val="000000"/>
          <w:shd w:val="clear" w:color="auto" w:fill="FFFFFF"/>
          <w:lang w:val="en-GB"/>
        </w:rPr>
        <w:t xml:space="preserve"> started to pick back up again with the industry from the massive success of particular mobile games such as ‘Clash of Clans’</w:t>
      </w:r>
      <w:r w:rsidR="00FC7002" w:rsidRPr="007E5D22">
        <w:rPr>
          <w:color w:val="000000"/>
          <w:shd w:val="clear" w:color="auto" w:fill="FFFFFF"/>
          <w:lang w:val="en-GB"/>
        </w:rPr>
        <w:t>. The industry is thriving once again with “</w:t>
      </w:r>
      <w:r w:rsidR="00FC7002" w:rsidRPr="007E5D22">
        <w:rPr>
          <w:color w:val="000000"/>
          <w:shd w:val="clear" w:color="auto" w:fill="FFFFFF"/>
        </w:rPr>
        <w:t>Around 42,000 people now work in the US games industry, up 30 percent from 2009</w:t>
      </w:r>
      <w:r w:rsidR="00FC7002" w:rsidRPr="007E5D22">
        <w:rPr>
          <w:color w:val="000000"/>
          <w:shd w:val="clear" w:color="auto" w:fill="FFFFFF"/>
          <w:lang w:val="en-GB"/>
        </w:rPr>
        <w:t>” (Nick Statt,11/11/2014)</w:t>
      </w:r>
      <w:r w:rsidR="00AC42D9">
        <w:rPr>
          <w:color w:val="000000"/>
          <w:shd w:val="clear" w:color="auto" w:fill="FFFFFF"/>
          <w:lang w:val="en-GB"/>
        </w:rPr>
        <w:t xml:space="preserve"> </w:t>
      </w:r>
      <w:r w:rsidR="00DB4F20">
        <w:rPr>
          <w:color w:val="000000"/>
          <w:shd w:val="clear" w:color="auto" w:fill="FFFFFF"/>
          <w:lang w:val="en-GB"/>
        </w:rPr>
        <w:fldChar w:fldCharType="begin"/>
      </w:r>
      <w:r w:rsidR="00DB4F20">
        <w:rPr>
          <w:color w:val="000000"/>
          <w:shd w:val="clear" w:color="auto" w:fill="FFFFFF"/>
          <w:lang w:val="en-GB"/>
        </w:rPr>
        <w:instrText xml:space="preserve"> ADDIN ZOTERO_ITEM CSL_CITATION {"citationID":"iBSAW0v7","properties":{"formattedCitation":"[7]","plainCitation":"[7]","noteIndex":0},"citationItems":[{"id":13,"uris":["http://zotero.org/users/local/IyScSSkm/items/P5FU9UED"],"uri":["http://zotero.org/users/local/IyScSSkm/items/P5FU9UED"],"itemData":{"id":13,"type":"webpage","abstract":"The games industry continues to boom while other sectors of the economy sputter, according to a new report from the Entertainment Software Association.","container-title":"CNET","language":"en","title":"Video game industry grew 4 times faster than US economy in 2012, study says","URL":"https://www.cnet.com/news/video-game-industry-grew-4-times-faster-than-us-economy-in-2012-study-says/","author":[{"family":"Statt","given":"Nick"}],"accessed":{"date-parts":[["2020",11,22]]}}}],"schema":"https://github.com/citation-style-language/schema/raw/master/csl-citation.json"} </w:instrText>
      </w:r>
      <w:r w:rsidR="00DB4F20">
        <w:rPr>
          <w:color w:val="000000"/>
          <w:shd w:val="clear" w:color="auto" w:fill="FFFFFF"/>
          <w:lang w:val="en-GB"/>
        </w:rPr>
        <w:fldChar w:fldCharType="separate"/>
      </w:r>
      <w:r w:rsidR="00DB4F20" w:rsidRPr="00DB4F20">
        <w:t>[7]</w:t>
      </w:r>
      <w:r w:rsidR="00DB4F20">
        <w:rPr>
          <w:color w:val="000000"/>
          <w:shd w:val="clear" w:color="auto" w:fill="FFFFFF"/>
          <w:lang w:val="en-GB"/>
        </w:rPr>
        <w:fldChar w:fldCharType="end"/>
      </w:r>
      <w:r w:rsidR="00FC7002" w:rsidRPr="007E5D22">
        <w:rPr>
          <w:color w:val="000000"/>
          <w:shd w:val="clear" w:color="auto" w:fill="FFFFFF"/>
          <w:lang w:val="en-GB"/>
        </w:rPr>
        <w:t>.</w:t>
      </w:r>
    </w:p>
    <w:p w14:paraId="0EE566E0" w14:textId="7BEDCB3F" w:rsidR="001F6A52" w:rsidRPr="007E5D22" w:rsidRDefault="00FC7002" w:rsidP="001F6A52">
      <w:pPr>
        <w:pStyle w:val="BodyText"/>
        <w:rPr>
          <w:color w:val="000000"/>
          <w:shd w:val="clear" w:color="auto" w:fill="FFFFFF"/>
          <w:lang w:val="en-GB"/>
        </w:rPr>
      </w:pPr>
      <w:r w:rsidRPr="007E5D22">
        <w:rPr>
          <w:color w:val="000000"/>
          <w:shd w:val="clear" w:color="auto" w:fill="FFFFFF"/>
          <w:lang w:val="en-GB"/>
        </w:rPr>
        <w:t xml:space="preserve">2013 marked a </w:t>
      </w:r>
      <w:r w:rsidR="00125C2E" w:rsidRPr="007E5D22">
        <w:rPr>
          <w:color w:val="000000"/>
          <w:shd w:val="clear" w:color="auto" w:fill="FFFFFF"/>
          <w:lang w:val="en-GB"/>
        </w:rPr>
        <w:t>new generation</w:t>
      </w:r>
      <w:r w:rsidRPr="007E5D22">
        <w:rPr>
          <w:color w:val="000000"/>
          <w:shd w:val="clear" w:color="auto" w:fill="FFFFFF"/>
          <w:lang w:val="en-GB"/>
        </w:rPr>
        <w:t xml:space="preserve"> f</w:t>
      </w:r>
      <w:r w:rsidR="00125C2E" w:rsidRPr="007E5D22">
        <w:rPr>
          <w:color w:val="000000"/>
          <w:shd w:val="clear" w:color="auto" w:fill="FFFFFF"/>
          <w:lang w:val="en-GB"/>
        </w:rPr>
        <w:t>or</w:t>
      </w:r>
      <w:r w:rsidRPr="007E5D22">
        <w:rPr>
          <w:color w:val="000000"/>
          <w:shd w:val="clear" w:color="auto" w:fill="FFFFFF"/>
          <w:lang w:val="en-GB"/>
        </w:rPr>
        <w:t xml:space="preserve"> consoles with Sony releasing the </w:t>
      </w:r>
      <w:r w:rsidR="00737B39" w:rsidRPr="007E5D22">
        <w:rPr>
          <w:color w:val="000000"/>
          <w:shd w:val="clear" w:color="auto" w:fill="FFFFFF"/>
          <w:lang w:val="en-GB"/>
        </w:rPr>
        <w:t xml:space="preserve">‘PlayStation </w:t>
      </w:r>
      <w:r w:rsidR="00AC42D9">
        <w:rPr>
          <w:color w:val="000000"/>
          <w:shd w:val="clear" w:color="auto" w:fill="FFFFFF"/>
          <w:lang w:val="en-GB"/>
        </w:rPr>
        <w:t>4</w:t>
      </w:r>
      <w:r w:rsidR="00737B39" w:rsidRPr="007E5D22">
        <w:rPr>
          <w:color w:val="000000"/>
          <w:shd w:val="clear" w:color="auto" w:fill="FFFFFF"/>
          <w:lang w:val="en-GB"/>
        </w:rPr>
        <w:t>’ and Microsoft releasing the ‘Xbox One’. This gave the industry great growth with “</w:t>
      </w:r>
      <w:r w:rsidR="00737B39" w:rsidRPr="007E5D22">
        <w:rPr>
          <w:color w:val="181818"/>
          <w:shd w:val="clear" w:color="auto" w:fill="FFFFFF"/>
        </w:rPr>
        <w:t>game revenues will grow to $70.4 billion worldwide this year, representing a 6% year-on-year increase</w:t>
      </w:r>
      <w:r w:rsidR="00737B39" w:rsidRPr="007E5D22">
        <w:rPr>
          <w:color w:val="000000"/>
          <w:shd w:val="clear" w:color="auto" w:fill="FFFFFF"/>
          <w:lang w:val="en-GB"/>
        </w:rPr>
        <w:t>” (</w:t>
      </w:r>
      <w:r w:rsidR="00737B39" w:rsidRPr="007E5D22">
        <w:rPr>
          <w:color w:val="181818"/>
        </w:rPr>
        <w:t>Global Games Market Report Infographics | 2013</w:t>
      </w:r>
      <w:r w:rsidR="00737B39" w:rsidRPr="007E5D22">
        <w:rPr>
          <w:b/>
          <w:bCs/>
          <w:color w:val="181818"/>
        </w:rPr>
        <w:t xml:space="preserve">, </w:t>
      </w:r>
      <w:r w:rsidR="00737B39" w:rsidRPr="007E5D22">
        <w:rPr>
          <w:color w:val="000000"/>
          <w:shd w:val="clear" w:color="auto" w:fill="FFFFFF"/>
          <w:lang w:val="en-GB"/>
        </w:rPr>
        <w:t>newzoo.com, 15/7/2013)</w:t>
      </w:r>
      <w:r w:rsidR="00DB4F20">
        <w:rPr>
          <w:color w:val="000000"/>
          <w:shd w:val="clear" w:color="auto" w:fill="FFFFFF"/>
          <w:lang w:val="en-GB"/>
        </w:rPr>
        <w:fldChar w:fldCharType="begin"/>
      </w:r>
      <w:r w:rsidR="00DB4F20">
        <w:rPr>
          <w:color w:val="000000"/>
          <w:shd w:val="clear" w:color="auto" w:fill="FFFFFF"/>
          <w:lang w:val="en-GB"/>
        </w:rPr>
        <w:instrText xml:space="preserve"> ADDIN ZOTERO_ITEM CSL_CITATION {"citationID":"g52GrPjW","properties":{"formattedCitation":"[8]","plainCitation":"[8]","noteIndex":0},"citationItems":[{"id":15,"uris":["http://zotero.org/users/local/IyScSSkm/items/QSUDGIWS"],"uri":["http://zotero.org/users/local/IyScSSkm/items/QSUDGIWS"],"itemData":{"id":15,"type":"post-weblog","abstract":"The Global Games Market Revenues were $70.4 billion in 2013. The PC gaming market remained largest with $27.6bn in revenues.","container-title":"Newzoo","language":"en","title":"Global Games Market Report Infographics | 2013","URL":"https://newzoo.com/insights/infographics/global-games-market-report-infographics-2013/","accessed":{"date-parts":[["2020",11,22]]}}}],"schema":"https://github.com/citation-style-language/schema/raw/master/csl-citation.json"} </w:instrText>
      </w:r>
      <w:r w:rsidR="00DB4F20">
        <w:rPr>
          <w:color w:val="000000"/>
          <w:shd w:val="clear" w:color="auto" w:fill="FFFFFF"/>
          <w:lang w:val="en-GB"/>
        </w:rPr>
        <w:fldChar w:fldCharType="separate"/>
      </w:r>
      <w:r w:rsidR="00DB4F20" w:rsidRPr="00DB4F20">
        <w:t>[8]</w:t>
      </w:r>
      <w:r w:rsidR="00DB4F20">
        <w:rPr>
          <w:color w:val="000000"/>
          <w:shd w:val="clear" w:color="auto" w:fill="FFFFFF"/>
          <w:lang w:val="en-GB"/>
        </w:rPr>
        <w:fldChar w:fldCharType="end"/>
      </w:r>
      <w:r w:rsidR="00737B39" w:rsidRPr="007E5D22">
        <w:rPr>
          <w:color w:val="000000"/>
          <w:shd w:val="clear" w:color="auto" w:fill="FFFFFF"/>
          <w:lang w:val="en-GB"/>
        </w:rPr>
        <w:t xml:space="preserve">. According to newzoo.com, 32% of the games </w:t>
      </w:r>
      <w:r w:rsidR="00737B39" w:rsidRPr="007E5D22">
        <w:rPr>
          <w:color w:val="000000"/>
          <w:shd w:val="clear" w:color="auto" w:fill="FFFFFF"/>
          <w:lang w:val="en-GB"/>
        </w:rPr>
        <w:t>market is based in America, estimating at $ 22.8 billion, and a 2% increase</w:t>
      </w:r>
      <w:r w:rsidR="001F6A52" w:rsidRPr="007E5D22">
        <w:rPr>
          <w:color w:val="000000"/>
          <w:shd w:val="clear" w:color="auto" w:fill="FFFFFF"/>
          <w:lang w:val="en-GB"/>
        </w:rPr>
        <w:t xml:space="preserve">. </w:t>
      </w:r>
    </w:p>
    <w:p w14:paraId="71F81865" w14:textId="4947BC3C" w:rsidR="001F6A52" w:rsidRPr="00AC42D9" w:rsidRDefault="00125C2E" w:rsidP="001F6A52">
      <w:pPr>
        <w:pStyle w:val="BodyText"/>
        <w:rPr>
          <w:color w:val="000000"/>
          <w:shd w:val="clear" w:color="auto" w:fill="FFFFFF"/>
          <w:lang w:val="en-GB"/>
        </w:rPr>
      </w:pPr>
      <w:r w:rsidRPr="007E5D22">
        <w:rPr>
          <w:color w:val="333333"/>
        </w:rPr>
        <w:t xml:space="preserve">2014 did not have significant growth, beside for the new consoles. </w:t>
      </w:r>
      <w:r w:rsidR="00710ADC" w:rsidRPr="007E5D22">
        <w:rPr>
          <w:color w:val="333333"/>
        </w:rPr>
        <w:t>“</w:t>
      </w:r>
      <w:r w:rsidRPr="007E5D22">
        <w:rPr>
          <w:color w:val="000000"/>
          <w:shd w:val="clear" w:color="auto" w:fill="FFFFFF"/>
        </w:rPr>
        <w:t>That boost in hardware helped the industry squeeze out a 1 percent total increase in US retail sales</w:t>
      </w:r>
      <w:r w:rsidR="00710ADC" w:rsidRPr="007E5D22">
        <w:rPr>
          <w:color w:val="000000"/>
          <w:shd w:val="clear" w:color="auto" w:fill="FFFFFF"/>
        </w:rPr>
        <w:t>”, (Nick Statt, CNET, 15/01/2015)</w:t>
      </w:r>
      <w:r w:rsidR="00DB4F20">
        <w:rPr>
          <w:color w:val="000000"/>
          <w:shd w:val="clear" w:color="auto" w:fill="FFFFFF"/>
        </w:rPr>
        <w:fldChar w:fldCharType="begin"/>
      </w:r>
      <w:r w:rsidR="00DB4F20">
        <w:rPr>
          <w:color w:val="000000"/>
          <w:shd w:val="clear" w:color="auto" w:fill="FFFFFF"/>
        </w:rPr>
        <w:instrText xml:space="preserve"> ADDIN ZOTERO_ITEM CSL_CITATION {"citationID":"My6t4H42","properties":{"formattedCitation":"[9]","plainCitation":"[9]","noteIndex":0},"citationItems":[{"id":17,"uris":["http://zotero.org/users/local/IyScSSkm/items/NGIQCV5D"],"uri":["http://zotero.org/users/local/IyScSSkm/items/NGIQCV5D"],"itemData":{"id":17,"type":"webpage","title":"For video game industry, 2014 couldn't escape slumping game sales - CNET","URL":"https://www.cnet.com/news/for-video-game-industry-2014-couldnt-escape-slumping-software-sales/","accessed":{"date-parts":[["2020",11,22]]}}}],"schema":"https://github.com/citation-style-language/schema/raw/master/csl-citation.json"} </w:instrText>
      </w:r>
      <w:r w:rsidR="00DB4F20">
        <w:rPr>
          <w:color w:val="000000"/>
          <w:shd w:val="clear" w:color="auto" w:fill="FFFFFF"/>
        </w:rPr>
        <w:fldChar w:fldCharType="separate"/>
      </w:r>
      <w:r w:rsidR="00DB4F20" w:rsidRPr="00DB4F20">
        <w:t>[9]</w:t>
      </w:r>
      <w:r w:rsidR="00DB4F20">
        <w:rPr>
          <w:color w:val="000000"/>
          <w:shd w:val="clear" w:color="auto" w:fill="FFFFFF"/>
        </w:rPr>
        <w:fldChar w:fldCharType="end"/>
      </w:r>
      <w:r w:rsidR="00AC42D9">
        <w:rPr>
          <w:color w:val="000000"/>
          <w:shd w:val="clear" w:color="auto" w:fill="FFFFFF"/>
          <w:lang w:val="en-GB"/>
        </w:rPr>
        <w:t xml:space="preserve"> </w:t>
      </w:r>
      <w:r w:rsidR="00710ADC" w:rsidRPr="007E5D22">
        <w:rPr>
          <w:color w:val="000000"/>
          <w:shd w:val="clear" w:color="auto" w:fill="FFFFFF"/>
        </w:rPr>
        <w:t>. This was especially strange for a first year of a new generation of consoles</w:t>
      </w:r>
      <w:r w:rsidR="00AC42D9">
        <w:rPr>
          <w:color w:val="000000"/>
          <w:shd w:val="clear" w:color="auto" w:fill="FFFFFF"/>
          <w:lang w:val="en-GB"/>
        </w:rPr>
        <w:t>.</w:t>
      </w:r>
    </w:p>
    <w:p w14:paraId="75C81943" w14:textId="058E9188" w:rsidR="001F6A52" w:rsidRPr="007E5D22" w:rsidRDefault="00710ADC" w:rsidP="001F6A52">
      <w:pPr>
        <w:pStyle w:val="BodyText"/>
        <w:rPr>
          <w:color w:val="000000"/>
          <w:shd w:val="clear" w:color="auto" w:fill="FFFFFF"/>
          <w:lang w:val="en-GB"/>
        </w:rPr>
      </w:pPr>
      <w:r w:rsidRPr="007E5D22">
        <w:rPr>
          <w:color w:val="000000"/>
          <w:shd w:val="clear" w:color="auto" w:fill="FFFFFF"/>
        </w:rPr>
        <w:t>2015 definitely picked up the slack, compared to 2014</w:t>
      </w:r>
      <w:r w:rsidR="008428AD">
        <w:rPr>
          <w:color w:val="000000"/>
          <w:shd w:val="clear" w:color="auto" w:fill="FFFFFF"/>
          <w:lang w:val="en-GB"/>
        </w:rPr>
        <w:t>’s</w:t>
      </w:r>
      <w:r w:rsidRPr="007E5D22">
        <w:rPr>
          <w:color w:val="000000"/>
          <w:shd w:val="clear" w:color="auto" w:fill="FFFFFF"/>
        </w:rPr>
        <w:t xml:space="preserve"> disappointing returns. “</w:t>
      </w:r>
      <w:r w:rsidRPr="007E5D22">
        <w:rPr>
          <w:color w:val="000000"/>
          <w:spacing w:val="8"/>
          <w:shd w:val="clear" w:color="auto" w:fill="FFFFFF"/>
        </w:rPr>
        <w:t>Total revenues for the industry in the U.S. hit $23.5 billion last year—a 5% jump over 2014</w:t>
      </w:r>
      <w:r w:rsidRPr="007E5D22">
        <w:rPr>
          <w:color w:val="000000"/>
          <w:shd w:val="clear" w:color="auto" w:fill="FFFFFF"/>
        </w:rPr>
        <w:t>”, (Chris Morris, FORTUNE, 16/2/2016)</w:t>
      </w:r>
      <w:r w:rsidR="00AC42D9">
        <w:rPr>
          <w:color w:val="000000"/>
          <w:shd w:val="clear" w:color="auto" w:fill="FFFFFF"/>
          <w:lang w:val="en-GB"/>
        </w:rPr>
        <w:t xml:space="preserve"> </w:t>
      </w:r>
      <w:r w:rsidR="00DB4F20">
        <w:rPr>
          <w:color w:val="000000"/>
          <w:shd w:val="clear" w:color="auto" w:fill="FFFFFF"/>
          <w:lang w:val="en-GB"/>
        </w:rPr>
        <w:fldChar w:fldCharType="begin"/>
      </w:r>
      <w:r w:rsidR="00DB4F20">
        <w:rPr>
          <w:color w:val="000000"/>
          <w:shd w:val="clear" w:color="auto" w:fill="FFFFFF"/>
          <w:lang w:val="en-GB"/>
        </w:rPr>
        <w:instrText xml:space="preserve"> ADDIN ZOTERO_ITEM CSL_CITATION {"citationID":"gP6GFiuc","properties":{"formattedCitation":"[10]","plainCitation":"[10]","noteIndex":0},"citationItems":[{"id":18,"uris":["http://zotero.org/users/local/IyScSSkm/items/D4QLZQ9F"],"uri":["http://zotero.org/users/local/IyScSSkm/items/D4QLZQ9F"],"itemData":{"id":18,"type":"webpage","title":"Level up! Video game industry revenues soar in 2015 | Fortune","URL":"https://fortune.com/2016/02/16/video-game-industry-revenues-2015/","accessed":{"date-parts":[["2020",11,22]]}}}],"schema":"https://github.com/citation-style-language/schema/raw/master/csl-citation.json"} </w:instrText>
      </w:r>
      <w:r w:rsidR="00DB4F20">
        <w:rPr>
          <w:color w:val="000000"/>
          <w:shd w:val="clear" w:color="auto" w:fill="FFFFFF"/>
          <w:lang w:val="en-GB"/>
        </w:rPr>
        <w:fldChar w:fldCharType="separate"/>
      </w:r>
      <w:r w:rsidR="00DB4F20" w:rsidRPr="00DB4F20">
        <w:t>[10]</w:t>
      </w:r>
      <w:r w:rsidR="00DB4F20">
        <w:rPr>
          <w:color w:val="000000"/>
          <w:shd w:val="clear" w:color="auto" w:fill="FFFFFF"/>
          <w:lang w:val="en-GB"/>
        </w:rPr>
        <w:fldChar w:fldCharType="end"/>
      </w:r>
      <w:r w:rsidRPr="007E5D22">
        <w:rPr>
          <w:color w:val="000000"/>
          <w:shd w:val="clear" w:color="auto" w:fill="FFFFFF"/>
        </w:rPr>
        <w:t>.</w:t>
      </w:r>
    </w:p>
    <w:p w14:paraId="48F3E14E" w14:textId="711EBE3D" w:rsidR="00AF5B08" w:rsidRPr="007E5D22" w:rsidRDefault="00DD170A" w:rsidP="00AF5B08">
      <w:pPr>
        <w:pStyle w:val="Heading2"/>
      </w:pPr>
      <w:r w:rsidRPr="007E5D22">
        <w:t>Film Industry</w:t>
      </w:r>
      <w:r w:rsidR="00A8778C" w:rsidRPr="007E5D22">
        <w:t xml:space="preserve"> Period</w:t>
      </w:r>
      <w:r w:rsidRPr="007E5D22">
        <w:t xml:space="preserve"> Analysis</w:t>
      </w:r>
    </w:p>
    <w:p w14:paraId="13189E46" w14:textId="7AA7FD37" w:rsidR="002D7070" w:rsidRDefault="001908B2" w:rsidP="00157004">
      <w:pPr>
        <w:ind w:firstLine="288"/>
        <w:jc w:val="both"/>
      </w:pPr>
      <w:r w:rsidRPr="007E5D22">
        <w:t xml:space="preserve">2006 was an Interesting year for the movie Industry. ‘Disney’ released their </w:t>
      </w:r>
      <w:r w:rsidR="001D208D" w:rsidRPr="007E5D22">
        <w:t>Second</w:t>
      </w:r>
      <w:r w:rsidRPr="007E5D22">
        <w:t xml:space="preserve"> Entry to their Pirate theme action adventure </w:t>
      </w:r>
      <w:r w:rsidR="001A2D2A">
        <w:t>‘</w:t>
      </w:r>
      <w:r w:rsidRPr="007E5D22">
        <w:t>Pirates of the Caribbean: Dead Man’s Chest</w:t>
      </w:r>
      <w:r w:rsidR="001A2D2A">
        <w:t>’</w:t>
      </w:r>
      <w:r w:rsidR="00C34B5E" w:rsidRPr="007E5D22">
        <w:t>, totaling around 136 million in its first opening weekend</w:t>
      </w:r>
      <w:r w:rsidR="00AE2441" w:rsidRPr="007E5D22">
        <w:t>. This film was a leap forward for Visual Effects (VFX)</w:t>
      </w:r>
      <w:r w:rsidR="00B85377" w:rsidRPr="007E5D22">
        <w:t xml:space="preserve"> and Motion Capture (Mocap)</w:t>
      </w:r>
      <w:r w:rsidR="00AE2441" w:rsidRPr="007E5D22">
        <w:t xml:space="preserve"> in Film</w:t>
      </w:r>
      <w:r w:rsidR="002D7070" w:rsidRPr="007E5D22">
        <w:t>, with the performance Capture of ‘Bill Knightly’ as Davy Jones</w:t>
      </w:r>
      <w:r w:rsidR="00C34B5E" w:rsidRPr="007E5D22">
        <w:t xml:space="preserve">. This was also the year ‘Disney’ </w:t>
      </w:r>
      <w:r w:rsidR="00A23DE2">
        <w:t xml:space="preserve">acquired the </w:t>
      </w:r>
      <w:r w:rsidR="00C34B5E" w:rsidRPr="007E5D22">
        <w:t>revolutionary 3D animation</w:t>
      </w:r>
      <w:r w:rsidR="00AE2441" w:rsidRPr="007E5D22">
        <w:t xml:space="preserve"> studio </w:t>
      </w:r>
      <w:r w:rsidR="00C34B5E" w:rsidRPr="007E5D22">
        <w:t>‘Pixar’, who also released third 3</w:t>
      </w:r>
      <w:r w:rsidR="00C34B5E" w:rsidRPr="007E5D22">
        <w:rPr>
          <w:vertAlign w:val="superscript"/>
        </w:rPr>
        <w:t>rd</w:t>
      </w:r>
      <w:r w:rsidR="00C34B5E" w:rsidRPr="007E5D22">
        <w:t xml:space="preserve"> highest grossing film of the year “Cars”.</w:t>
      </w:r>
    </w:p>
    <w:p w14:paraId="69AC12EC" w14:textId="77777777" w:rsidR="009219BD" w:rsidRPr="009219BD" w:rsidRDefault="009219BD" w:rsidP="00157004">
      <w:pPr>
        <w:ind w:firstLine="288"/>
        <w:jc w:val="both"/>
        <w:rPr>
          <w:sz w:val="8"/>
          <w:szCs w:val="8"/>
        </w:rPr>
      </w:pPr>
    </w:p>
    <w:p w14:paraId="27100277" w14:textId="07C573B9" w:rsidR="00BE026C" w:rsidRPr="007E5D22" w:rsidRDefault="002D7070" w:rsidP="008E2E89">
      <w:pPr>
        <w:ind w:firstLine="288"/>
        <w:jc w:val="both"/>
      </w:pPr>
      <w:r w:rsidRPr="007E5D22">
        <w:t>2007 was a monumental for new trends in the way the industry distributed films, and how the view</w:t>
      </w:r>
      <w:r w:rsidR="009219BD">
        <w:t>er</w:t>
      </w:r>
      <w:r w:rsidRPr="007E5D22">
        <w:t xml:space="preserve"> would </w:t>
      </w:r>
      <w:r w:rsidR="009219BD">
        <w:t>watch</w:t>
      </w:r>
      <w:r w:rsidRPr="007E5D22">
        <w:t xml:space="preserve"> them. Netflix, a DVD postal rental service</w:t>
      </w:r>
      <w:r w:rsidR="001D208D" w:rsidRPr="007E5D22">
        <w:t xml:space="preserve"> moved into online streaming of video. In the coming year Netflix would become a top Investment in the American stock market because of these decisions.</w:t>
      </w:r>
      <w:r w:rsidR="00157004">
        <w:t xml:space="preserve"> </w:t>
      </w:r>
      <w:r w:rsidR="00FE24D5" w:rsidRPr="007E5D22">
        <w:t>‘Sony</w:t>
      </w:r>
      <w:r w:rsidR="00157004">
        <w:t>’</w:t>
      </w:r>
      <w:r w:rsidR="00FE24D5" w:rsidRPr="007E5D22">
        <w:t xml:space="preserve"> </w:t>
      </w:r>
      <w:r w:rsidR="001A2D2A">
        <w:t>‘</w:t>
      </w:r>
      <w:r w:rsidR="00FE24D5" w:rsidRPr="007E5D22">
        <w:t>Spider-Man 3</w:t>
      </w:r>
      <w:r w:rsidR="001A2D2A">
        <w:t>’</w:t>
      </w:r>
      <w:r w:rsidR="009219BD" w:rsidRPr="009219BD">
        <w:t xml:space="preserve"> </w:t>
      </w:r>
      <w:r w:rsidR="009219BD">
        <w:t>released,</w:t>
      </w:r>
      <w:r w:rsidR="00FE24D5" w:rsidRPr="007E5D22">
        <w:t xml:space="preserve"> grossing as </w:t>
      </w:r>
      <w:r w:rsidR="00BE026C" w:rsidRPr="007E5D22">
        <w:t>$</w:t>
      </w:r>
      <w:r w:rsidR="00FE24D5" w:rsidRPr="007E5D22">
        <w:t>894 million.</w:t>
      </w:r>
    </w:p>
    <w:p w14:paraId="65252DF9" w14:textId="77777777" w:rsidR="008E2E89" w:rsidRPr="00157004" w:rsidRDefault="008E2E89" w:rsidP="001908B2">
      <w:pPr>
        <w:ind w:firstLine="288"/>
        <w:jc w:val="both"/>
        <w:rPr>
          <w:sz w:val="8"/>
          <w:szCs w:val="8"/>
        </w:rPr>
      </w:pPr>
    </w:p>
    <w:p w14:paraId="74C3C543" w14:textId="7A51C9EB" w:rsidR="002D7070" w:rsidRPr="007E5D22" w:rsidRDefault="00BE026C" w:rsidP="001908B2">
      <w:pPr>
        <w:ind w:firstLine="288"/>
        <w:jc w:val="both"/>
      </w:pPr>
      <w:r w:rsidRPr="007E5D22">
        <w:t xml:space="preserve">2008 marks the starting year for </w:t>
      </w:r>
      <w:r w:rsidR="001A2D2A">
        <w:t>‘</w:t>
      </w:r>
      <w:r w:rsidRPr="007E5D22">
        <w:t>The Great Recession</w:t>
      </w:r>
      <w:r w:rsidR="001A2D2A">
        <w:t>’</w:t>
      </w:r>
      <w:r w:rsidR="008303C7" w:rsidRPr="007E5D22">
        <w:t>, but this did not stop ticket sale for the year. “</w:t>
      </w:r>
      <w:r w:rsidR="008303C7" w:rsidRPr="007E5D22">
        <w:rPr>
          <w:color w:val="333333"/>
          <w:shd w:val="clear" w:color="auto" w:fill="FFFFFF"/>
        </w:rPr>
        <w:t>ticket sales this year up 17.5 percent, to $1.7 billion, according to Media by Numbers, a box-office tracking company</w:t>
      </w:r>
      <w:r w:rsidR="008303C7" w:rsidRPr="007E5D22">
        <w:t>” (In Downturn, Americans Flock to the Movies, nytimes.com,28/02/2009)</w:t>
      </w:r>
      <w:r w:rsidR="00157004">
        <w:t xml:space="preserve"> </w:t>
      </w:r>
      <w:r w:rsidR="00DB4F20">
        <w:fldChar w:fldCharType="begin"/>
      </w:r>
      <w:r w:rsidR="00DB4F20">
        <w:instrText xml:space="preserve"> ADDIN ZOTERO_ITEM CSL_CITATION {"citationID":"96RZXjov","properties":{"formattedCitation":"[11]","plainCitation":"[11]","noteIndex":0},"citationItems":[{"id":21,"uris":["http://zotero.org/users/local/IyScSSkm/items/5TXUQWA6"],"uri":["http://zotero.org/users/local/IyScSSkm/items/5TXUQWA6"],"itemData":{"id":21,"type":"webpage","title":"Despite Downturn, Americans Flock to Movie Theaters - The New York Times","URL":"https://www.nytimes.com/2009/03/01/movies/01films.html","accessed":{"date-parts":[["2020",11,22]]}}}],"schema":"https://github.com/citation-style-language/schema/raw/master/csl-citation.json"} </w:instrText>
      </w:r>
      <w:r w:rsidR="00DB4F20">
        <w:fldChar w:fldCharType="separate"/>
      </w:r>
      <w:r w:rsidR="00DB4F20" w:rsidRPr="00DB4F20">
        <w:t>[11]</w:t>
      </w:r>
      <w:r w:rsidR="00DB4F20">
        <w:fldChar w:fldCharType="end"/>
      </w:r>
      <w:r w:rsidR="008303C7" w:rsidRPr="007E5D22">
        <w:t xml:space="preserve">. </w:t>
      </w:r>
      <w:r w:rsidR="00157004">
        <w:t>S</w:t>
      </w:r>
      <w:r w:rsidR="008303C7" w:rsidRPr="007E5D22">
        <w:t xml:space="preserve">ome monumental releases </w:t>
      </w:r>
      <w:r w:rsidR="00157004">
        <w:t>this year</w:t>
      </w:r>
      <w:r w:rsidR="008303C7" w:rsidRPr="007E5D22">
        <w:t xml:space="preserve"> </w:t>
      </w:r>
      <w:r w:rsidR="00397C27" w:rsidRPr="007E5D22">
        <w:t>‘M</w:t>
      </w:r>
      <w:r w:rsidR="008303C7" w:rsidRPr="007E5D22">
        <w:t>arvel</w:t>
      </w:r>
      <w:r w:rsidR="00397C27" w:rsidRPr="007E5D22">
        <w:t>’</w:t>
      </w:r>
      <w:r w:rsidR="008303C7" w:rsidRPr="007E5D22">
        <w:t>s</w:t>
      </w:r>
      <w:r w:rsidR="00397C27" w:rsidRPr="007E5D22">
        <w:t>’</w:t>
      </w:r>
      <w:r w:rsidR="008303C7" w:rsidRPr="007E5D22">
        <w:t xml:space="preserve"> </w:t>
      </w:r>
      <w:r w:rsidR="00DB4F20">
        <w:t>‘</w:t>
      </w:r>
      <w:r w:rsidR="008303C7" w:rsidRPr="007E5D22">
        <w:t>Iron Man</w:t>
      </w:r>
      <w:r w:rsidR="00DB4F20">
        <w:t>’</w:t>
      </w:r>
      <w:r w:rsidR="00157004">
        <w:t xml:space="preserve"> and</w:t>
      </w:r>
      <w:r w:rsidR="00397C27" w:rsidRPr="007E5D22">
        <w:t xml:space="preserve"> ‘Sony’s’ </w:t>
      </w:r>
      <w:r w:rsidR="00DB4F20">
        <w:t>‘</w:t>
      </w:r>
      <w:r w:rsidR="00397C27" w:rsidRPr="007E5D22">
        <w:t>Hancock</w:t>
      </w:r>
      <w:r w:rsidR="00DB4F20">
        <w:t>’</w:t>
      </w:r>
      <w:r w:rsidR="00397C27" w:rsidRPr="007E5D22">
        <w:t>.</w:t>
      </w:r>
      <w:r w:rsidR="00706E45" w:rsidRPr="007E5D22">
        <w:t xml:space="preserve"> Although the amount of tickets sold was astounding for a recession, the industry’s Market </w:t>
      </w:r>
      <w:r w:rsidR="00157004" w:rsidRPr="007E5D22">
        <w:t>did not</w:t>
      </w:r>
      <w:r w:rsidR="00706E45" w:rsidRPr="007E5D22">
        <w:t xml:space="preserve"> increase</w:t>
      </w:r>
      <w:r w:rsidR="00157004">
        <w:t>.</w:t>
      </w:r>
    </w:p>
    <w:p w14:paraId="78D301E7" w14:textId="51FD017D" w:rsidR="00397C27" w:rsidRPr="00157004" w:rsidRDefault="00397C27" w:rsidP="001908B2">
      <w:pPr>
        <w:ind w:firstLine="288"/>
        <w:jc w:val="both"/>
        <w:rPr>
          <w:sz w:val="8"/>
          <w:szCs w:val="8"/>
        </w:rPr>
      </w:pPr>
    </w:p>
    <w:p w14:paraId="722EFAF0" w14:textId="13A4A1C9" w:rsidR="00397C27" w:rsidRPr="007E5D22" w:rsidRDefault="00397C27" w:rsidP="001908B2">
      <w:pPr>
        <w:ind w:firstLine="288"/>
        <w:jc w:val="both"/>
      </w:pPr>
      <w:r w:rsidRPr="007E5D22">
        <w:t xml:space="preserve">In 2009, </w:t>
      </w:r>
      <w:r w:rsidR="00157004">
        <w:t>‘</w:t>
      </w:r>
      <w:r w:rsidRPr="007E5D22">
        <w:t>Disney</w:t>
      </w:r>
      <w:r w:rsidR="00157004">
        <w:t>’</w:t>
      </w:r>
      <w:r w:rsidRPr="007E5D22">
        <w:t xml:space="preserve"> acquired </w:t>
      </w:r>
      <w:r w:rsidR="00157004">
        <w:t>‘</w:t>
      </w:r>
      <w:r w:rsidRPr="007E5D22">
        <w:t>Marvel Studios</w:t>
      </w:r>
      <w:r w:rsidR="00157004">
        <w:t>’</w:t>
      </w:r>
      <w:r w:rsidRPr="007E5D22">
        <w:t xml:space="preserve"> for 4 Billion, this marked the start of a new trend in the Industry of the franchise film which would be adopted by many other company’s focused on super hero films over the next decade. </w:t>
      </w:r>
      <w:r w:rsidR="00E862BC" w:rsidRPr="007E5D22">
        <w:t xml:space="preserve">‘Fox’ released </w:t>
      </w:r>
      <w:r w:rsidR="00DB4F20">
        <w:t>‘</w:t>
      </w:r>
      <w:r w:rsidR="00E862BC" w:rsidRPr="007E5D22">
        <w:t>Avatar</w:t>
      </w:r>
      <w:r w:rsidR="00DB4F20">
        <w:t>’</w:t>
      </w:r>
      <w:r w:rsidR="00E862BC" w:rsidRPr="007E5D22">
        <w:t xml:space="preserve"> with an incredible worldwide gross of </w:t>
      </w:r>
      <w:r w:rsidR="00145C41" w:rsidRPr="007E5D22">
        <w:t>$2.7 billion and</w:t>
      </w:r>
      <w:r w:rsidR="00E862BC" w:rsidRPr="007E5D22">
        <w:t xml:space="preserve"> remained the highest grossing film</w:t>
      </w:r>
      <w:r w:rsidR="00FE5BD4" w:rsidRPr="007E5D22">
        <w:t xml:space="preserve"> up</w:t>
      </w:r>
      <w:r w:rsidR="00E862BC" w:rsidRPr="007E5D22">
        <w:t xml:space="preserve"> until 2019.</w:t>
      </w:r>
      <w:r w:rsidR="00FE5BD4" w:rsidRPr="007E5D22">
        <w:t xml:space="preserve"> Avatar set a new standard of excellence for </w:t>
      </w:r>
      <w:r w:rsidR="00456D8F" w:rsidRPr="007E5D22">
        <w:t>VFX</w:t>
      </w:r>
      <w:r w:rsidR="00FE5BD4" w:rsidRPr="007E5D22">
        <w:t xml:space="preserve"> in</w:t>
      </w:r>
      <w:r w:rsidR="00456D8F" w:rsidRPr="007E5D22">
        <w:t xml:space="preserve"> and Mocap in the film industry.</w:t>
      </w:r>
      <w:r w:rsidR="00E862BC" w:rsidRPr="007E5D22">
        <w:t xml:space="preserve"> </w:t>
      </w:r>
      <w:r w:rsidR="00DB4F20">
        <w:t>‘</w:t>
      </w:r>
      <w:r w:rsidR="00683829" w:rsidRPr="007E5D22">
        <w:t>The Princess and the Frog</w:t>
      </w:r>
      <w:r w:rsidR="00DB4F20">
        <w:t>’</w:t>
      </w:r>
      <w:r w:rsidR="00683829">
        <w:t xml:space="preserve"> by</w:t>
      </w:r>
      <w:r w:rsidR="00145C41" w:rsidRPr="007E5D22">
        <w:t xml:space="preserve"> </w:t>
      </w:r>
      <w:r w:rsidR="00456D8F" w:rsidRPr="007E5D22">
        <w:t>‘</w:t>
      </w:r>
      <w:r w:rsidR="00145C41" w:rsidRPr="007E5D22">
        <w:t>Disney</w:t>
      </w:r>
      <w:r w:rsidR="00456D8F" w:rsidRPr="007E5D22">
        <w:t>’</w:t>
      </w:r>
      <w:r w:rsidR="00145C41" w:rsidRPr="007E5D22">
        <w:t xml:space="preserve"> this year started to show less and less returns on traditional 2D animation compared to their new 3D animation studios</w:t>
      </w:r>
      <w:r w:rsidR="00456D8F" w:rsidRPr="007E5D22">
        <w:t>.</w:t>
      </w:r>
      <w:r w:rsidR="00145C41" w:rsidRPr="007E5D22">
        <w:t xml:space="preserve"> </w:t>
      </w:r>
      <w:r w:rsidR="00456D8F" w:rsidRPr="007E5D22">
        <w:t>A</w:t>
      </w:r>
      <w:r w:rsidR="00145C41" w:rsidRPr="007E5D22">
        <w:t>lthough it was still a commercial success</w:t>
      </w:r>
      <w:r w:rsidR="00456D8F" w:rsidRPr="007E5D22">
        <w:t xml:space="preserve"> grossing $104 million, it was part of the downfall of the medium as 3D animated feature </w:t>
      </w:r>
      <w:r w:rsidR="00DB4F20">
        <w:t>‘</w:t>
      </w:r>
      <w:r w:rsidR="00456D8F" w:rsidRPr="007E5D22">
        <w:t>Up</w:t>
      </w:r>
      <w:r w:rsidR="00DB4F20">
        <w:t>’</w:t>
      </w:r>
      <w:r w:rsidR="00456D8F" w:rsidRPr="007E5D22">
        <w:t xml:space="preserve"> grossed $735 million.</w:t>
      </w:r>
    </w:p>
    <w:p w14:paraId="1BF43C54" w14:textId="03BB2282" w:rsidR="001E0A8F" w:rsidRPr="00157004" w:rsidRDefault="001E0A8F" w:rsidP="001908B2">
      <w:pPr>
        <w:ind w:firstLine="288"/>
        <w:jc w:val="both"/>
        <w:rPr>
          <w:sz w:val="8"/>
          <w:szCs w:val="8"/>
        </w:rPr>
      </w:pPr>
    </w:p>
    <w:p w14:paraId="20E437DC" w14:textId="21E91B9C" w:rsidR="00344EEF" w:rsidRPr="007E5D22" w:rsidRDefault="001E0A8F" w:rsidP="007579DE">
      <w:pPr>
        <w:ind w:firstLine="288"/>
        <w:jc w:val="both"/>
      </w:pPr>
      <w:r w:rsidRPr="007E5D22">
        <w:t xml:space="preserve">2010 was a big year for ‘Disney’ distributing the two highest grossing films of the year, </w:t>
      </w:r>
      <w:r w:rsidR="00DB4F20">
        <w:t>‘</w:t>
      </w:r>
      <w:r w:rsidRPr="007E5D22">
        <w:t>Toy Story 3</w:t>
      </w:r>
      <w:r w:rsidR="00DB4F20">
        <w:t>’</w:t>
      </w:r>
      <w:r w:rsidRPr="007E5D22">
        <w:t xml:space="preserve">, and </w:t>
      </w:r>
      <w:r w:rsidR="00DB4F20">
        <w:t>‘</w:t>
      </w:r>
      <w:r w:rsidRPr="007E5D22">
        <w:t>Alice in Wonderland</w:t>
      </w:r>
      <w:r w:rsidR="00DB4F20">
        <w:t>’</w:t>
      </w:r>
      <w:r w:rsidR="00145C41" w:rsidRPr="007E5D22">
        <w:t xml:space="preserve">, as well as others in the top 10 such as </w:t>
      </w:r>
      <w:r w:rsidR="00C339F7">
        <w:t>‘</w:t>
      </w:r>
      <w:r w:rsidR="00145C41" w:rsidRPr="007E5D22">
        <w:t>Tangled</w:t>
      </w:r>
      <w:r w:rsidR="00C339F7">
        <w:t>’</w:t>
      </w:r>
      <w:r w:rsidR="00145C41" w:rsidRPr="007E5D22">
        <w:t xml:space="preserve"> and </w:t>
      </w:r>
      <w:r w:rsidR="00C339F7">
        <w:t>‘</w:t>
      </w:r>
      <w:r w:rsidR="00145C41" w:rsidRPr="007E5D22">
        <w:t>Iron Man 2</w:t>
      </w:r>
      <w:r w:rsidR="00C339F7">
        <w:t>’</w:t>
      </w:r>
      <w:r w:rsidR="00157004">
        <w:t>.</w:t>
      </w:r>
    </w:p>
    <w:p w14:paraId="3662B8B1" w14:textId="77777777" w:rsidR="007579DE" w:rsidRPr="00E64411" w:rsidRDefault="007579DE" w:rsidP="007579DE">
      <w:pPr>
        <w:ind w:firstLine="288"/>
        <w:jc w:val="both"/>
        <w:rPr>
          <w:sz w:val="8"/>
          <w:szCs w:val="8"/>
        </w:rPr>
      </w:pPr>
    </w:p>
    <w:p w14:paraId="020AB96C" w14:textId="18603793" w:rsidR="003B0F2D" w:rsidRPr="007E5D22" w:rsidRDefault="007579DE" w:rsidP="001908B2">
      <w:pPr>
        <w:ind w:firstLine="288"/>
        <w:jc w:val="both"/>
        <w:rPr>
          <w:color w:val="333333"/>
          <w:shd w:val="clear" w:color="auto" w:fill="FFFFFF"/>
        </w:rPr>
      </w:pPr>
      <w:r w:rsidRPr="007E5D22">
        <w:t xml:space="preserve">2011 had quite a fall off in sales compared to the year before </w:t>
      </w:r>
      <w:r w:rsidR="00FE5BD4" w:rsidRPr="007E5D22">
        <w:t>with “</w:t>
      </w:r>
      <w:r w:rsidR="00FE5BD4" w:rsidRPr="007E5D22">
        <w:rPr>
          <w:shd w:val="clear" w:color="auto" w:fill="FFFFFF"/>
        </w:rPr>
        <w:t>4.5 percent falloff from 2010…</w:t>
      </w:r>
      <w:r w:rsidR="00FE5BD4" w:rsidRPr="007E5D22">
        <w:rPr>
          <w:color w:val="333333"/>
          <w:shd w:val="clear" w:color="auto" w:fill="FFFFFF"/>
        </w:rPr>
        <w:t xml:space="preserve">North America are running about $500 million behind last year” (A Year Of </w:t>
      </w:r>
      <w:r w:rsidR="00FE5BD4" w:rsidRPr="007E5D22">
        <w:rPr>
          <w:color w:val="333333"/>
          <w:shd w:val="clear" w:color="auto" w:fill="FFFFFF"/>
        </w:rPr>
        <w:lastRenderedPageBreak/>
        <w:t>Disappointment at the Movie Box Office, nytimes.com,25/12/2011)</w:t>
      </w:r>
      <w:r w:rsidR="00C339F7">
        <w:rPr>
          <w:color w:val="333333"/>
          <w:shd w:val="clear" w:color="auto" w:fill="FFFFFF"/>
        </w:rPr>
        <w:fldChar w:fldCharType="begin"/>
      </w:r>
      <w:r w:rsidR="00C339F7">
        <w:rPr>
          <w:color w:val="333333"/>
          <w:shd w:val="clear" w:color="auto" w:fill="FFFFFF"/>
        </w:rPr>
        <w:instrText xml:space="preserve"> ADDIN ZOTERO_ITEM CSL_CITATION {"citationID":"FvkxYdxJ","properties":{"formattedCitation":"[12]","plainCitation":"[12]","noteIndex":0},"citationItems":[{"id":23,"uris":["http://zotero.org/users/local/IyScSSkm/items/22NW23RY"],"uri":["http://zotero.org/users/local/IyScSSkm/items/22NW23RY"],"itemData":{"id":23,"type":"article-newspaper","abstract":"In the final days of 2011, ticket sales in North America are running about $500 million behind last year, prompting studios to wonder what went wrong.","container-title":"The New York Times","ISSN":"0362-4331","language":"en-US","section":"Business","source":"NYTimes.com","title":"A Year of Disappointment at the Movie Box Office (Published 2011)","URL":"https://www.nytimes.com/2011/12/26/business/media/a-year-of-disappointment-for-hollywood.html","author":[{"family":"Barnes","given":"Brooks"}],"accessed":{"date-parts":[["2020",11,22]]},"issued":{"date-parts":[["2011",12,25]]}}}],"schema":"https://github.com/citation-style-language/schema/raw/master/csl-citation.json"} </w:instrText>
      </w:r>
      <w:r w:rsidR="00C339F7">
        <w:rPr>
          <w:color w:val="333333"/>
          <w:shd w:val="clear" w:color="auto" w:fill="FFFFFF"/>
        </w:rPr>
        <w:fldChar w:fldCharType="separate"/>
      </w:r>
      <w:r w:rsidR="00C339F7" w:rsidRPr="00C339F7">
        <w:t>[12]</w:t>
      </w:r>
      <w:r w:rsidR="00C339F7">
        <w:rPr>
          <w:color w:val="333333"/>
          <w:shd w:val="clear" w:color="auto" w:fill="FFFFFF"/>
        </w:rPr>
        <w:fldChar w:fldCharType="end"/>
      </w:r>
      <w:r w:rsidR="00FE5BD4" w:rsidRPr="007E5D22">
        <w:rPr>
          <w:color w:val="333333"/>
          <w:shd w:val="clear" w:color="auto" w:fill="FFFFFF"/>
        </w:rPr>
        <w:t xml:space="preserve">. Although some success was found for </w:t>
      </w:r>
      <w:r w:rsidR="00456D8F" w:rsidRPr="007E5D22">
        <w:rPr>
          <w:color w:val="333333"/>
          <w:shd w:val="clear" w:color="auto" w:fill="FFFFFF"/>
        </w:rPr>
        <w:t xml:space="preserve">‘Disney’ producing “Pirates of the Caribbean: On Stranger Tides” which grosses </w:t>
      </w:r>
      <w:r w:rsidR="00683829" w:rsidRPr="007E5D22">
        <w:rPr>
          <w:color w:val="333333"/>
          <w:shd w:val="clear" w:color="auto" w:fill="FFFFFF"/>
        </w:rPr>
        <w:t>$1 billion but</w:t>
      </w:r>
      <w:r w:rsidR="00456D8F" w:rsidRPr="007E5D22">
        <w:rPr>
          <w:color w:val="333333"/>
          <w:shd w:val="clear" w:color="auto" w:fill="FFFFFF"/>
        </w:rPr>
        <w:t xml:space="preserve"> didn’t receive the critical acclaim </w:t>
      </w:r>
      <w:r w:rsidR="0097454D" w:rsidRPr="007E5D22">
        <w:rPr>
          <w:color w:val="333333"/>
          <w:shd w:val="clear" w:color="auto" w:fill="FFFFFF"/>
        </w:rPr>
        <w:t>o</w:t>
      </w:r>
      <w:r w:rsidR="00456D8F" w:rsidRPr="007E5D22">
        <w:rPr>
          <w:color w:val="333333"/>
          <w:shd w:val="clear" w:color="auto" w:fill="FFFFFF"/>
        </w:rPr>
        <w:t>f the earlier entry’s into the series.</w:t>
      </w:r>
      <w:r w:rsidR="0097454D" w:rsidRPr="007E5D22">
        <w:rPr>
          <w:color w:val="333333"/>
          <w:shd w:val="clear" w:color="auto" w:fill="FFFFFF"/>
        </w:rPr>
        <w:t xml:space="preserve"> ‘Disney’ released “Winnie The Pooh”, one of the last 2d animat</w:t>
      </w:r>
      <w:r w:rsidR="000D4F36" w:rsidRPr="007E5D22">
        <w:rPr>
          <w:color w:val="333333"/>
          <w:shd w:val="clear" w:color="auto" w:fill="FFFFFF"/>
        </w:rPr>
        <w:t>ed</w:t>
      </w:r>
      <w:r w:rsidR="0097454D" w:rsidRPr="007E5D22">
        <w:rPr>
          <w:color w:val="333333"/>
          <w:shd w:val="clear" w:color="auto" w:fill="FFFFFF"/>
        </w:rPr>
        <w:t xml:space="preserve"> feature</w:t>
      </w:r>
      <w:r w:rsidR="000D4F36" w:rsidRPr="007E5D22">
        <w:rPr>
          <w:color w:val="333333"/>
          <w:shd w:val="clear" w:color="auto" w:fill="FFFFFF"/>
        </w:rPr>
        <w:t>s</w:t>
      </w:r>
      <w:r w:rsidR="0097454D" w:rsidRPr="007E5D22">
        <w:rPr>
          <w:color w:val="333333"/>
          <w:shd w:val="clear" w:color="auto" w:fill="FFFFFF"/>
        </w:rPr>
        <w:t xml:space="preserve"> made by them</w:t>
      </w:r>
      <w:r w:rsidR="00683829">
        <w:rPr>
          <w:color w:val="333333"/>
          <w:shd w:val="clear" w:color="auto" w:fill="FFFFFF"/>
        </w:rPr>
        <w:t>,</w:t>
      </w:r>
      <w:r w:rsidR="000D4F36" w:rsidRPr="007E5D22">
        <w:rPr>
          <w:color w:val="333333"/>
          <w:shd w:val="clear" w:color="auto" w:fill="FFFFFF"/>
        </w:rPr>
        <w:t xml:space="preserve"> which had a production cost of $30 million and returned $50 million, that’s only 1.7 times production cost</w:t>
      </w:r>
      <w:r w:rsidR="00E64411">
        <w:rPr>
          <w:color w:val="333333"/>
          <w:shd w:val="clear" w:color="auto" w:fill="FFFFFF"/>
        </w:rPr>
        <w:t xml:space="preserve"> </w:t>
      </w:r>
      <w:r w:rsidR="00C339F7">
        <w:rPr>
          <w:color w:val="333333"/>
          <w:shd w:val="clear" w:color="auto" w:fill="FFFFFF"/>
        </w:rPr>
        <w:fldChar w:fldCharType="begin"/>
      </w:r>
      <w:r w:rsidR="00C339F7">
        <w:rPr>
          <w:color w:val="333333"/>
          <w:shd w:val="clear" w:color="auto" w:fill="FFFFFF"/>
        </w:rPr>
        <w:instrText xml:space="preserve"> ADDIN ZOTERO_ITEM CSL_CITATION {"citationID":"FtfYkeJu","properties":{"formattedCitation":"[13]","plainCitation":"[13]","noteIndex":0},"citationItems":[{"id":25,"uris":["http://zotero.org/users/local/IyScSSkm/items/CDUDU9NQ"],"uri":["http://zotero.org/users/local/IyScSSkm/items/CDUDU9NQ"],"itemData":{"id":25,"type":"webpage","abstract":"Financial analysis of Winnie the Pooh (2011) including budget, domestic and international box office gross, DVD and Blu-ray sales reports, total earnings and profitability.","container-title":"The Numbers","title":"Winnie the Pooh (2011) - Financial Information","URL":"https://www.the-numbers.com/movie/Winnie-the-Pooh","accessed":{"date-parts":[["2020",11,22]]}}}],"schema":"https://github.com/citation-style-language/schema/raw/master/csl-citation.json"} </w:instrText>
      </w:r>
      <w:r w:rsidR="00C339F7">
        <w:rPr>
          <w:color w:val="333333"/>
          <w:shd w:val="clear" w:color="auto" w:fill="FFFFFF"/>
        </w:rPr>
        <w:fldChar w:fldCharType="separate"/>
      </w:r>
      <w:r w:rsidR="00C339F7" w:rsidRPr="00C339F7">
        <w:t>[13]</w:t>
      </w:r>
      <w:r w:rsidR="00C339F7">
        <w:rPr>
          <w:color w:val="333333"/>
          <w:shd w:val="clear" w:color="auto" w:fill="FFFFFF"/>
        </w:rPr>
        <w:fldChar w:fldCharType="end"/>
      </w:r>
      <w:r w:rsidR="000D4F36" w:rsidRPr="007E5D22">
        <w:rPr>
          <w:color w:val="333333"/>
          <w:shd w:val="clear" w:color="auto" w:fill="FFFFFF"/>
        </w:rPr>
        <w:t>.</w:t>
      </w:r>
    </w:p>
    <w:p w14:paraId="7D5F13C1" w14:textId="4385C06F" w:rsidR="0007080D" w:rsidRPr="00E64411" w:rsidRDefault="0007080D" w:rsidP="001908B2">
      <w:pPr>
        <w:ind w:firstLine="288"/>
        <w:jc w:val="both"/>
        <w:rPr>
          <w:color w:val="333333"/>
          <w:sz w:val="8"/>
          <w:szCs w:val="8"/>
          <w:shd w:val="clear" w:color="auto" w:fill="FFFFFF"/>
        </w:rPr>
      </w:pPr>
    </w:p>
    <w:p w14:paraId="58BD3931" w14:textId="2F8169C6" w:rsidR="00877619" w:rsidRPr="007E5D22" w:rsidRDefault="0007080D" w:rsidP="008E2E89">
      <w:pPr>
        <w:ind w:firstLine="288"/>
        <w:jc w:val="both"/>
        <w:rPr>
          <w:color w:val="333333"/>
          <w:shd w:val="clear" w:color="auto" w:fill="FFFFFF"/>
        </w:rPr>
      </w:pPr>
      <w:r w:rsidRPr="007E5D22">
        <w:rPr>
          <w:color w:val="333333"/>
          <w:shd w:val="clear" w:color="auto" w:fill="FFFFFF"/>
        </w:rPr>
        <w:t xml:space="preserve">2012 was a monumental occasion for </w:t>
      </w:r>
      <w:r w:rsidR="00A62742" w:rsidRPr="007E5D22">
        <w:rPr>
          <w:color w:val="333333"/>
          <w:shd w:val="clear" w:color="auto" w:fill="FFFFFF"/>
        </w:rPr>
        <w:t>franchise-based</w:t>
      </w:r>
      <w:r w:rsidRPr="007E5D22">
        <w:rPr>
          <w:color w:val="333333"/>
          <w:shd w:val="clear" w:color="auto" w:fill="FFFFFF"/>
        </w:rPr>
        <w:t xml:space="preserve"> movie plans </w:t>
      </w:r>
      <w:r w:rsidR="003B4117" w:rsidRPr="007E5D22">
        <w:rPr>
          <w:color w:val="333333"/>
          <w:shd w:val="clear" w:color="auto" w:fill="FFFFFF"/>
        </w:rPr>
        <w:t>as “The Avengers”</w:t>
      </w:r>
      <w:r w:rsidR="00AB1EED" w:rsidRPr="007E5D22">
        <w:rPr>
          <w:color w:val="333333"/>
          <w:shd w:val="clear" w:color="auto" w:fill="FFFFFF"/>
        </w:rPr>
        <w:t xml:space="preserve"> combine several of ‘Disney’s’ </w:t>
      </w:r>
      <w:r w:rsidR="00D05787" w:rsidRPr="007E5D22">
        <w:rPr>
          <w:color w:val="333333"/>
          <w:shd w:val="clear" w:color="auto" w:fill="FFFFFF"/>
        </w:rPr>
        <w:t xml:space="preserve">franchise movies star from the cinematic universe and placed them all in one movie. </w:t>
      </w:r>
      <w:r w:rsidR="00BC0E16" w:rsidRPr="007E5D22">
        <w:rPr>
          <w:color w:val="333333"/>
          <w:shd w:val="clear" w:color="auto" w:fill="FFFFFF"/>
        </w:rPr>
        <w:t>“</w:t>
      </w:r>
      <w:r w:rsidR="00BC0E16" w:rsidRPr="007E5D22">
        <w:rPr>
          <w:rStyle w:val="Emphasis"/>
          <w:color w:val="424242"/>
          <w:shd w:val="clear" w:color="auto" w:fill="FFFFFF"/>
        </w:rPr>
        <w:t>The Avengers </w:t>
      </w:r>
      <w:r w:rsidR="00BC0E16" w:rsidRPr="007E5D22">
        <w:rPr>
          <w:color w:val="424242"/>
          <w:shd w:val="clear" w:color="auto" w:fill="FFFFFF"/>
        </w:rPr>
        <w:t xml:space="preserve">expected viewers to have seen at least a few of the standalone titles in order to understand the team </w:t>
      </w:r>
      <w:r w:rsidR="00706E45" w:rsidRPr="007E5D22">
        <w:rPr>
          <w:color w:val="424242"/>
          <w:shd w:val="clear" w:color="auto" w:fill="FFFFFF"/>
        </w:rPr>
        <w:t>dynamics</w:t>
      </w:r>
      <w:r w:rsidR="00706E45" w:rsidRPr="007E5D22">
        <w:rPr>
          <w:color w:val="333333"/>
          <w:shd w:val="clear" w:color="auto" w:fill="FFFFFF"/>
        </w:rPr>
        <w:t>”(</w:t>
      </w:r>
      <w:r w:rsidR="00E64411">
        <w:rPr>
          <w:color w:val="333333"/>
          <w:shd w:val="clear" w:color="auto" w:fill="FFFFFF"/>
        </w:rPr>
        <w:t>Like it or not, The Marvel Empire Redefined Cinema this Decade,</w:t>
      </w:r>
      <w:r w:rsidR="00E64411" w:rsidRPr="007E5D22">
        <w:rPr>
          <w:color w:val="333333"/>
          <w:shd w:val="clear" w:color="auto" w:fill="FFFFFF"/>
        </w:rPr>
        <w:t xml:space="preserve"> The</w:t>
      </w:r>
      <w:r w:rsidR="00BC0E16" w:rsidRPr="007E5D22">
        <w:rPr>
          <w:color w:val="333333"/>
          <w:shd w:val="clear" w:color="auto" w:fill="FFFFFF"/>
        </w:rPr>
        <w:t xml:space="preserve"> Verge,</w:t>
      </w:r>
      <w:r w:rsidR="00706E45" w:rsidRPr="007E5D22">
        <w:rPr>
          <w:color w:val="333333"/>
          <w:shd w:val="clear" w:color="auto" w:fill="FFFFFF"/>
        </w:rPr>
        <w:t>12/12/2019</w:t>
      </w:r>
      <w:r w:rsidR="00BC0E16" w:rsidRPr="007E5D22">
        <w:rPr>
          <w:color w:val="333333"/>
          <w:shd w:val="clear" w:color="auto" w:fill="FFFFFF"/>
        </w:rPr>
        <w:t>)</w:t>
      </w:r>
      <w:r w:rsidR="00E64411">
        <w:rPr>
          <w:color w:val="333333"/>
          <w:shd w:val="clear" w:color="auto" w:fill="FFFFFF"/>
        </w:rPr>
        <w:t xml:space="preserve"> </w:t>
      </w:r>
      <w:r w:rsidR="00C339F7">
        <w:rPr>
          <w:color w:val="333333"/>
          <w:shd w:val="clear" w:color="auto" w:fill="FFFFFF"/>
        </w:rPr>
        <w:fldChar w:fldCharType="begin"/>
      </w:r>
      <w:r w:rsidR="00C339F7">
        <w:rPr>
          <w:color w:val="333333"/>
          <w:shd w:val="clear" w:color="auto" w:fill="FFFFFF"/>
        </w:rPr>
        <w:instrText xml:space="preserve"> ADDIN ZOTERO_ITEM CSL_CITATION {"citationID":"xpdcsEik","properties":{"formattedCitation":"[14]","plainCitation":"[14]","noteIndex":0},"citationItems":[{"id":27,"uris":["http://zotero.org/users/local/IyScSSkm/items/BV3PYKUU"],"uri":["http://zotero.org/users/local/IyScSSkm/items/BV3PYKUU"],"itemData":{"id":27,"type":"webpage","abstract":"From Iron Man to Endgame, the Marvel Cinematic Universe reshaped the way franchises work in Hollywood","container-title":"The Verge","language":"en","title":"Like it or not, the Marvel empire redefined cinema this decade","URL":"https://www.theverge.com/2019/12/12/21011381/marvel-decade-cinema-mcu-iron-man-captain-america-disney-endgame","author":[{"family":"Alexander","given":"Julia"}],"accessed":{"date-parts":[["2020",11,22]]},"issued":{"date-parts":[["2019",12,12]]}}}],"schema":"https://github.com/citation-style-language/schema/raw/master/csl-citation.json"} </w:instrText>
      </w:r>
      <w:r w:rsidR="00C339F7">
        <w:rPr>
          <w:color w:val="333333"/>
          <w:shd w:val="clear" w:color="auto" w:fill="FFFFFF"/>
        </w:rPr>
        <w:fldChar w:fldCharType="separate"/>
      </w:r>
      <w:r w:rsidR="00C339F7" w:rsidRPr="00C339F7">
        <w:t>[14]</w:t>
      </w:r>
      <w:r w:rsidR="00C339F7">
        <w:rPr>
          <w:color w:val="333333"/>
          <w:shd w:val="clear" w:color="auto" w:fill="FFFFFF"/>
        </w:rPr>
        <w:fldChar w:fldCharType="end"/>
      </w:r>
      <w:r w:rsidR="00706E45" w:rsidRPr="007E5D22">
        <w:rPr>
          <w:color w:val="333333"/>
          <w:shd w:val="clear" w:color="auto" w:fill="FFFFFF"/>
        </w:rPr>
        <w:t>. Although In terms of Americas Hollywood hold over the film industry was at an all-time low of 63%, because of the growth of popular studios overseas. The American market did grow for the first time since the recession started. “</w:t>
      </w:r>
      <w:r w:rsidR="00706E45" w:rsidRPr="007E5D22">
        <w:rPr>
          <w:color w:val="121212"/>
          <w:shd w:val="clear" w:color="auto" w:fill="FFFFFF"/>
        </w:rPr>
        <w:t>a resounding year for US domestic it was: it grew for the first time in four years, by 6%, from $10.2bn to $10.8bn</w:t>
      </w:r>
      <w:r w:rsidR="00706E45" w:rsidRPr="007E5D22">
        <w:rPr>
          <w:color w:val="333333"/>
          <w:shd w:val="clear" w:color="auto" w:fill="FFFFFF"/>
        </w:rPr>
        <w:t>” (</w:t>
      </w:r>
      <w:r w:rsidR="00877619" w:rsidRPr="007E5D22">
        <w:rPr>
          <w:color w:val="333333"/>
          <w:shd w:val="clear" w:color="auto" w:fill="FFFFFF"/>
        </w:rPr>
        <w:t>Hollywood’s hold over global box office – 63% and falling, The Guardian,3/4/2013</w:t>
      </w:r>
      <w:r w:rsidR="00706E45" w:rsidRPr="007E5D22">
        <w:rPr>
          <w:color w:val="333333"/>
          <w:shd w:val="clear" w:color="auto" w:fill="FFFFFF"/>
        </w:rPr>
        <w:t>)</w:t>
      </w:r>
      <w:r w:rsidR="00C339F7">
        <w:rPr>
          <w:color w:val="333333"/>
          <w:shd w:val="clear" w:color="auto" w:fill="FFFFFF"/>
        </w:rPr>
        <w:fldChar w:fldCharType="begin"/>
      </w:r>
      <w:r w:rsidR="00C339F7">
        <w:rPr>
          <w:color w:val="333333"/>
          <w:shd w:val="clear" w:color="auto" w:fill="FFFFFF"/>
        </w:rPr>
        <w:instrText xml:space="preserve"> ADDIN ZOTERO_ITEM CSL_CITATION {"citationID":"AZQtuw8C","properties":{"formattedCitation":"[15]","plainCitation":"[15]","noteIndex":0},"citationItems":[{"id":28,"uris":["http://zotero.org/users/local/IyScSSkm/items/S456C6T9"],"uri":["http://zotero.org/users/local/IyScSSkm/items/S456C6T9"],"itemData":{"id":28,"type":"webpage","abstract":"Phil Hoad: The Motion Picture Association of America (MPAA) has released its box-office report showing growth in the US and worldwide","container-title":"the Guardian","language":"en","note":"section: Film","title":"Hollywood's hold over global box office – 63% and falling","URL":"http://www.theguardian.com/film/filmblog/2013/apr/02/hollywood-hold-global-box-office","accessed":{"date-parts":[["2020",11,22]]},"issued":{"date-parts":[["2013",4,2]]}}}],"schema":"https://github.com/citation-style-language/schema/raw/master/csl-citation.json"} </w:instrText>
      </w:r>
      <w:r w:rsidR="00C339F7">
        <w:rPr>
          <w:color w:val="333333"/>
          <w:shd w:val="clear" w:color="auto" w:fill="FFFFFF"/>
        </w:rPr>
        <w:fldChar w:fldCharType="separate"/>
      </w:r>
      <w:r w:rsidR="00C339F7" w:rsidRPr="00C339F7">
        <w:t>[15]</w:t>
      </w:r>
      <w:r w:rsidR="00C339F7">
        <w:rPr>
          <w:color w:val="333333"/>
          <w:shd w:val="clear" w:color="auto" w:fill="FFFFFF"/>
        </w:rPr>
        <w:fldChar w:fldCharType="end"/>
      </w:r>
      <w:r w:rsidR="00877619" w:rsidRPr="007E5D22">
        <w:rPr>
          <w:color w:val="333333"/>
          <w:shd w:val="clear" w:color="auto" w:fill="FFFFFF"/>
        </w:rPr>
        <w:t>.</w:t>
      </w:r>
    </w:p>
    <w:p w14:paraId="620D1D34" w14:textId="77777777" w:rsidR="008E2E89" w:rsidRPr="00E64411" w:rsidRDefault="008E2E89" w:rsidP="008E2E89">
      <w:pPr>
        <w:ind w:firstLine="288"/>
        <w:jc w:val="both"/>
        <w:rPr>
          <w:color w:val="333333"/>
          <w:sz w:val="8"/>
          <w:szCs w:val="8"/>
          <w:shd w:val="clear" w:color="auto" w:fill="FFFFFF"/>
        </w:rPr>
      </w:pPr>
    </w:p>
    <w:p w14:paraId="7F947625" w14:textId="088FF116" w:rsidR="003F76F8" w:rsidRPr="007E5D22" w:rsidRDefault="00877619" w:rsidP="008E2E89">
      <w:pPr>
        <w:ind w:firstLine="288"/>
        <w:jc w:val="both"/>
        <w:rPr>
          <w:color w:val="333333"/>
          <w:shd w:val="clear" w:color="auto" w:fill="FFFFFF"/>
        </w:rPr>
      </w:pPr>
      <w:r w:rsidRPr="007E5D22">
        <w:rPr>
          <w:color w:val="333333"/>
          <w:shd w:val="clear" w:color="auto" w:fill="FFFFFF"/>
        </w:rPr>
        <w:t>2013</w:t>
      </w:r>
      <w:r w:rsidR="003B7BBF" w:rsidRPr="007E5D22">
        <w:rPr>
          <w:color w:val="333333"/>
          <w:shd w:val="clear" w:color="auto" w:fill="FFFFFF"/>
        </w:rPr>
        <w:t xml:space="preserve"> </w:t>
      </w:r>
      <w:r w:rsidR="00A308BC" w:rsidRPr="007E5D22">
        <w:rPr>
          <w:color w:val="333333"/>
          <w:shd w:val="clear" w:color="auto" w:fill="FFFFFF"/>
        </w:rPr>
        <w:t xml:space="preserve">was a year where Disney dominated the top 10 grossing films of the year, with </w:t>
      </w:r>
      <w:r w:rsidR="00C339F7">
        <w:rPr>
          <w:color w:val="333333"/>
          <w:shd w:val="clear" w:color="auto" w:fill="FFFFFF"/>
        </w:rPr>
        <w:t>‘</w:t>
      </w:r>
      <w:r w:rsidR="00A308BC" w:rsidRPr="007E5D22">
        <w:rPr>
          <w:color w:val="333333"/>
          <w:shd w:val="clear" w:color="auto" w:fill="FFFFFF"/>
        </w:rPr>
        <w:t>Frozen</w:t>
      </w:r>
      <w:r w:rsidR="00C339F7">
        <w:rPr>
          <w:color w:val="333333"/>
          <w:shd w:val="clear" w:color="auto" w:fill="FFFFFF"/>
        </w:rPr>
        <w:t>’</w:t>
      </w:r>
      <w:r w:rsidR="00A308BC" w:rsidRPr="007E5D22">
        <w:rPr>
          <w:color w:val="333333"/>
          <w:shd w:val="clear" w:color="auto" w:fill="FFFFFF"/>
        </w:rPr>
        <w:t xml:space="preserve">, </w:t>
      </w:r>
      <w:r w:rsidR="00C339F7">
        <w:rPr>
          <w:color w:val="333333"/>
          <w:shd w:val="clear" w:color="auto" w:fill="FFFFFF"/>
        </w:rPr>
        <w:t>‘</w:t>
      </w:r>
      <w:r w:rsidR="00A308BC" w:rsidRPr="007E5D22">
        <w:rPr>
          <w:color w:val="333333"/>
          <w:shd w:val="clear" w:color="auto" w:fill="FFFFFF"/>
        </w:rPr>
        <w:t>Iron Man 3</w:t>
      </w:r>
      <w:r w:rsidR="00C339F7">
        <w:rPr>
          <w:color w:val="333333"/>
          <w:shd w:val="clear" w:color="auto" w:fill="FFFFFF"/>
        </w:rPr>
        <w:t>’</w:t>
      </w:r>
      <w:r w:rsidR="00A308BC" w:rsidRPr="007E5D22">
        <w:rPr>
          <w:color w:val="333333"/>
          <w:shd w:val="clear" w:color="auto" w:fill="FFFFFF"/>
        </w:rPr>
        <w:t xml:space="preserve">, </w:t>
      </w:r>
      <w:r w:rsidR="00C339F7">
        <w:rPr>
          <w:color w:val="333333"/>
          <w:shd w:val="clear" w:color="auto" w:fill="FFFFFF"/>
        </w:rPr>
        <w:t>‘</w:t>
      </w:r>
      <w:r w:rsidR="00A308BC" w:rsidRPr="007E5D22">
        <w:rPr>
          <w:color w:val="333333"/>
          <w:shd w:val="clear" w:color="auto" w:fill="FFFFFF"/>
        </w:rPr>
        <w:t>Monsters University</w:t>
      </w:r>
      <w:r w:rsidR="00C339F7">
        <w:rPr>
          <w:color w:val="333333"/>
          <w:shd w:val="clear" w:color="auto" w:fill="FFFFFF"/>
        </w:rPr>
        <w:t>’</w:t>
      </w:r>
      <w:r w:rsidR="00A308BC" w:rsidRPr="007E5D22">
        <w:rPr>
          <w:color w:val="333333"/>
          <w:shd w:val="clear" w:color="auto" w:fill="FFFFFF"/>
        </w:rPr>
        <w:t xml:space="preserve">, and </w:t>
      </w:r>
      <w:r w:rsidR="00C339F7">
        <w:rPr>
          <w:color w:val="333333"/>
          <w:shd w:val="clear" w:color="auto" w:fill="FFFFFF"/>
        </w:rPr>
        <w:t>‘</w:t>
      </w:r>
      <w:r w:rsidR="00A308BC" w:rsidRPr="007E5D22">
        <w:rPr>
          <w:color w:val="333333"/>
          <w:shd w:val="clear" w:color="auto" w:fill="FFFFFF"/>
        </w:rPr>
        <w:t xml:space="preserve">Thor: </w:t>
      </w:r>
      <w:r w:rsidR="00E64411" w:rsidRPr="007E5D22">
        <w:rPr>
          <w:color w:val="333333"/>
          <w:shd w:val="clear" w:color="auto" w:fill="FFFFFF"/>
        </w:rPr>
        <w:t>The</w:t>
      </w:r>
      <w:r w:rsidR="00A308BC" w:rsidRPr="007E5D22">
        <w:rPr>
          <w:color w:val="333333"/>
          <w:shd w:val="clear" w:color="auto" w:fill="FFFFFF"/>
        </w:rPr>
        <w:t xml:space="preserve"> Dark World</w:t>
      </w:r>
      <w:r w:rsidR="00C339F7">
        <w:rPr>
          <w:color w:val="333333"/>
          <w:shd w:val="clear" w:color="auto" w:fill="FFFFFF"/>
        </w:rPr>
        <w:t>’</w:t>
      </w:r>
      <w:r w:rsidR="003F76F8" w:rsidRPr="007E5D22">
        <w:rPr>
          <w:color w:val="333333"/>
          <w:shd w:val="clear" w:color="auto" w:fill="FFFFFF"/>
        </w:rPr>
        <w:t>.</w:t>
      </w:r>
    </w:p>
    <w:p w14:paraId="54CE35E4" w14:textId="77777777" w:rsidR="008E2E89" w:rsidRPr="00E64411" w:rsidRDefault="008E2E89" w:rsidP="001908B2">
      <w:pPr>
        <w:ind w:firstLine="288"/>
        <w:jc w:val="both"/>
        <w:rPr>
          <w:color w:val="333333"/>
          <w:sz w:val="8"/>
          <w:szCs w:val="8"/>
          <w:shd w:val="clear" w:color="auto" w:fill="FFFFFF"/>
        </w:rPr>
      </w:pPr>
    </w:p>
    <w:p w14:paraId="2310C951" w14:textId="5BD505CF" w:rsidR="008E2E89" w:rsidRPr="007E5D22" w:rsidRDefault="003F76F8" w:rsidP="001908B2">
      <w:pPr>
        <w:ind w:firstLine="288"/>
        <w:jc w:val="both"/>
        <w:rPr>
          <w:color w:val="333333"/>
          <w:shd w:val="clear" w:color="auto" w:fill="FFFFFF"/>
        </w:rPr>
      </w:pPr>
      <w:r w:rsidRPr="007E5D22">
        <w:rPr>
          <w:color w:val="333333"/>
          <w:shd w:val="clear" w:color="auto" w:fill="FFFFFF"/>
        </w:rPr>
        <w:t xml:space="preserve">2014 released notable films such as the </w:t>
      </w:r>
      <w:r w:rsidR="00C339F7">
        <w:rPr>
          <w:color w:val="333333"/>
          <w:shd w:val="clear" w:color="auto" w:fill="FFFFFF"/>
        </w:rPr>
        <w:t>‘</w:t>
      </w:r>
      <w:r w:rsidR="008E2E89" w:rsidRPr="007E5D22">
        <w:rPr>
          <w:color w:val="333333"/>
          <w:shd w:val="clear" w:color="auto" w:fill="FFFFFF"/>
        </w:rPr>
        <w:t>Guardian of the Galaxy</w:t>
      </w:r>
      <w:r w:rsidR="00C339F7">
        <w:rPr>
          <w:color w:val="333333"/>
          <w:shd w:val="clear" w:color="auto" w:fill="FFFFFF"/>
        </w:rPr>
        <w:t>’</w:t>
      </w:r>
      <w:r w:rsidR="008E2E89" w:rsidRPr="007E5D22">
        <w:rPr>
          <w:color w:val="333333"/>
          <w:shd w:val="clear" w:color="auto" w:fill="FFFFFF"/>
        </w:rPr>
        <w:t xml:space="preserve">, and </w:t>
      </w:r>
      <w:r w:rsidR="00C339F7">
        <w:rPr>
          <w:color w:val="333333"/>
          <w:shd w:val="clear" w:color="auto" w:fill="FFFFFF"/>
        </w:rPr>
        <w:t>‘</w:t>
      </w:r>
      <w:r w:rsidR="008E2E89" w:rsidRPr="007E5D22">
        <w:rPr>
          <w:color w:val="333333"/>
          <w:shd w:val="clear" w:color="auto" w:fill="FFFFFF"/>
        </w:rPr>
        <w:t>Maleficent</w:t>
      </w:r>
      <w:r w:rsidR="00C339F7">
        <w:rPr>
          <w:color w:val="333333"/>
          <w:shd w:val="clear" w:color="auto" w:fill="FFFFFF"/>
        </w:rPr>
        <w:t>’</w:t>
      </w:r>
      <w:r w:rsidR="008E2E89" w:rsidRPr="007E5D22">
        <w:rPr>
          <w:color w:val="333333"/>
          <w:shd w:val="clear" w:color="auto" w:fill="FFFFFF"/>
        </w:rPr>
        <w:t xml:space="preserve"> from ‘Disney’ grossing $772 million, and $758 million.</w:t>
      </w:r>
    </w:p>
    <w:p w14:paraId="551D744F" w14:textId="6603D2E3" w:rsidR="008E2E89" w:rsidRPr="00E64411" w:rsidRDefault="008E2E89" w:rsidP="001908B2">
      <w:pPr>
        <w:ind w:firstLine="288"/>
        <w:jc w:val="both"/>
        <w:rPr>
          <w:color w:val="333333"/>
          <w:sz w:val="8"/>
          <w:szCs w:val="8"/>
          <w:shd w:val="clear" w:color="auto" w:fill="FFFFFF"/>
        </w:rPr>
      </w:pPr>
    </w:p>
    <w:p w14:paraId="4FD45F84" w14:textId="2FA9E0C3" w:rsidR="00BF0AA3" w:rsidRDefault="008E2E89" w:rsidP="002F0782">
      <w:pPr>
        <w:ind w:firstLine="288"/>
        <w:jc w:val="both"/>
        <w:rPr>
          <w:color w:val="333333"/>
          <w:shd w:val="clear" w:color="auto" w:fill="FFFFFF"/>
        </w:rPr>
      </w:pPr>
      <w:r w:rsidRPr="007E5D22">
        <w:rPr>
          <w:color w:val="333333"/>
          <w:shd w:val="clear" w:color="auto" w:fill="FFFFFF"/>
        </w:rPr>
        <w:t>2015 was a good year for growth in the industry. “</w:t>
      </w:r>
      <w:r w:rsidRPr="007E5D22">
        <w:rPr>
          <w:color w:val="000000"/>
          <w:shd w:val="clear" w:color="auto" w:fill="FFFFFF"/>
        </w:rPr>
        <w:t>Revenue at the 2015 global box office crossed $38 billion for the first time in history, surpassing last year's record $36.7 billion</w:t>
      </w:r>
      <w:r w:rsidRPr="007E5D22">
        <w:rPr>
          <w:color w:val="333333"/>
          <w:shd w:val="clear" w:color="auto" w:fill="FFFFFF"/>
        </w:rPr>
        <w:t>” (Global 2015 Box Office: Revenue Hits Record $38 Billion – Plus, the Hollywood Reporter)</w:t>
      </w:r>
      <w:r w:rsidR="00C339F7">
        <w:rPr>
          <w:color w:val="333333"/>
          <w:shd w:val="clear" w:color="auto" w:fill="FFFFFF"/>
        </w:rPr>
        <w:fldChar w:fldCharType="begin"/>
      </w:r>
      <w:r w:rsidR="00C339F7">
        <w:rPr>
          <w:color w:val="333333"/>
          <w:shd w:val="clear" w:color="auto" w:fill="FFFFFF"/>
        </w:rPr>
        <w:instrText xml:space="preserve"> ADDIN ZOTERO_ITEM CSL_CITATION {"citationID":"RaAHNFv3","properties":{"formattedCitation":"[16]","plainCitation":"[16]","noteIndex":0},"citationItems":[{"id":31,"uris":["http://zotero.org/users/local/IyScSSkm/items/IRTW6TT3"],"uri":["http://zotero.org/users/local/IyScSSkm/items/IRTW6TT3"],"itemData":{"id":31,"type":"webpage","title":"Global 2015 Box Office: Revenue Hits Record $38 Billion-Plus | Hollywood Reporter","URL":"https://www.hollywoodreporter.com/news/global-2015-box-office-revenue-851749","accessed":{"date-parts":[["2020",11,22]]}}}],"schema":"https://github.com/citation-style-language/schema/raw/master/csl-citation.json"} </w:instrText>
      </w:r>
      <w:r w:rsidR="00C339F7">
        <w:rPr>
          <w:color w:val="333333"/>
          <w:shd w:val="clear" w:color="auto" w:fill="FFFFFF"/>
        </w:rPr>
        <w:fldChar w:fldCharType="separate"/>
      </w:r>
      <w:r w:rsidR="00C339F7" w:rsidRPr="00C339F7">
        <w:t>[16]</w:t>
      </w:r>
      <w:r w:rsidR="00C339F7">
        <w:rPr>
          <w:color w:val="333333"/>
          <w:shd w:val="clear" w:color="auto" w:fill="FFFFFF"/>
        </w:rPr>
        <w:fldChar w:fldCharType="end"/>
      </w:r>
      <w:r w:rsidR="00E64411">
        <w:rPr>
          <w:color w:val="333333"/>
          <w:shd w:val="clear" w:color="auto" w:fill="FFFFFF"/>
        </w:rPr>
        <w:t>.</w:t>
      </w:r>
      <w:r w:rsidRPr="007E5D22">
        <w:rPr>
          <w:color w:val="333333"/>
          <w:shd w:val="clear" w:color="auto" w:fill="FFFFFF"/>
        </w:rPr>
        <w:t xml:space="preserve"> This was helped by many American titles ‘Disney’s’ </w:t>
      </w:r>
      <w:r w:rsidR="00683829">
        <w:rPr>
          <w:color w:val="333333"/>
          <w:shd w:val="clear" w:color="auto" w:fill="FFFFFF"/>
        </w:rPr>
        <w:t>‘</w:t>
      </w:r>
      <w:r w:rsidRPr="007E5D22">
        <w:rPr>
          <w:color w:val="333333"/>
          <w:shd w:val="clear" w:color="auto" w:fill="FFFFFF"/>
        </w:rPr>
        <w:t>Star Wars: The Force Awakens</w:t>
      </w:r>
      <w:r w:rsidR="00683829">
        <w:rPr>
          <w:color w:val="333333"/>
          <w:shd w:val="clear" w:color="auto" w:fill="FFFFFF"/>
        </w:rPr>
        <w:t>’</w:t>
      </w:r>
      <w:r w:rsidRPr="007E5D22">
        <w:rPr>
          <w:color w:val="333333"/>
          <w:shd w:val="clear" w:color="auto" w:fill="FFFFFF"/>
        </w:rPr>
        <w:t xml:space="preserve">, </w:t>
      </w:r>
      <w:r w:rsidR="00683829">
        <w:rPr>
          <w:color w:val="333333"/>
          <w:shd w:val="clear" w:color="auto" w:fill="FFFFFF"/>
        </w:rPr>
        <w:t>‘</w:t>
      </w:r>
      <w:r w:rsidRPr="007E5D22">
        <w:rPr>
          <w:color w:val="333333"/>
          <w:shd w:val="clear" w:color="auto" w:fill="FFFFFF"/>
        </w:rPr>
        <w:t>Inside Out</w:t>
      </w:r>
      <w:r w:rsidR="00683829">
        <w:rPr>
          <w:color w:val="333333"/>
          <w:shd w:val="clear" w:color="auto" w:fill="FFFFFF"/>
        </w:rPr>
        <w:t>’</w:t>
      </w:r>
      <w:r w:rsidRPr="007E5D22">
        <w:rPr>
          <w:color w:val="333333"/>
          <w:shd w:val="clear" w:color="auto" w:fill="FFFFFF"/>
        </w:rPr>
        <w:t xml:space="preserve">, and </w:t>
      </w:r>
      <w:r w:rsidR="00683829">
        <w:rPr>
          <w:color w:val="333333"/>
          <w:shd w:val="clear" w:color="auto" w:fill="FFFFFF"/>
        </w:rPr>
        <w:t xml:space="preserve">‘Avengers: </w:t>
      </w:r>
      <w:r w:rsidRPr="007E5D22">
        <w:rPr>
          <w:color w:val="333333"/>
          <w:shd w:val="clear" w:color="auto" w:fill="FFFFFF"/>
        </w:rPr>
        <w:t>Age of Ultron</w:t>
      </w:r>
      <w:r w:rsidR="00683829">
        <w:rPr>
          <w:color w:val="333333"/>
          <w:shd w:val="clear" w:color="auto" w:fill="FFFFFF"/>
        </w:rPr>
        <w:t>’</w:t>
      </w:r>
      <w:r w:rsidR="0097454D" w:rsidRPr="007E5D22">
        <w:rPr>
          <w:color w:val="333333"/>
          <w:shd w:val="clear" w:color="auto" w:fill="FFFFFF"/>
        </w:rPr>
        <w:t>.</w:t>
      </w:r>
      <w:r w:rsidRPr="007E5D22">
        <w:rPr>
          <w:color w:val="333333"/>
          <w:shd w:val="clear" w:color="auto" w:fill="FFFFFF"/>
        </w:rPr>
        <w:t xml:space="preserve"> </w:t>
      </w:r>
    </w:p>
    <w:p w14:paraId="2161392D" w14:textId="273C4DEB" w:rsidR="00BF0AA3" w:rsidRPr="007E5D22" w:rsidRDefault="00BF0AA3" w:rsidP="00BF0AA3">
      <w:pPr>
        <w:pStyle w:val="Heading1"/>
      </w:pPr>
      <w:r>
        <w:t>Data Used</w:t>
      </w:r>
    </w:p>
    <w:p w14:paraId="38974E2E" w14:textId="5A455D96" w:rsidR="003070CA" w:rsidRDefault="005E25B4" w:rsidP="00BF0AA3">
      <w:pPr>
        <w:ind w:firstLine="288"/>
        <w:jc w:val="both"/>
        <w:rPr>
          <w:lang w:val="en-GB"/>
        </w:rPr>
      </w:pPr>
      <w:r>
        <w:rPr>
          <w:lang w:val="en-GB"/>
        </w:rPr>
        <w:t xml:space="preserve">I found a dataset called ‘Video Game Sales’ on ‘Kaggle’ </w:t>
      </w:r>
      <w:r w:rsidR="00C339F7">
        <w:rPr>
          <w:lang w:val="en-GB"/>
        </w:rPr>
        <w:fldChar w:fldCharType="begin"/>
      </w:r>
      <w:r w:rsidR="00C339F7">
        <w:rPr>
          <w:lang w:val="en-GB"/>
        </w:rPr>
        <w:instrText xml:space="preserve"> ADDIN ZOTERO_ITEM CSL_CITATION {"citationID":"WdgQ83AX","properties":{"formattedCitation":"[17]","plainCitation":"[17]","noteIndex":0},"citationItems":[{"id":39,"uris":["http://zotero.org/users/local/IyScSSkm/items/MW8DQDWP"],"uri":["http://zotero.org/users/local/IyScSSkm/items/MW8DQDWP"],"itemData":{"id":39,"type":"webpage","abstract":"Analyze sales data from more than 16,500 games.","language":"en","title":"Video Game Sales","URL":"https://kaggle.com/gregorut/videogamesales","accessed":{"date-parts":[["2020",11,22]]}}}],"schema":"https://github.com/citation-style-language/schema/raw/master/csl-citation.json"} </w:instrText>
      </w:r>
      <w:r w:rsidR="00C339F7">
        <w:rPr>
          <w:lang w:val="en-GB"/>
        </w:rPr>
        <w:fldChar w:fldCharType="separate"/>
      </w:r>
      <w:r w:rsidR="00C339F7" w:rsidRPr="00C339F7">
        <w:t>[17]</w:t>
      </w:r>
      <w:r w:rsidR="00C339F7">
        <w:rPr>
          <w:lang w:val="en-GB"/>
        </w:rPr>
        <w:fldChar w:fldCharType="end"/>
      </w:r>
      <w:r>
        <w:rPr>
          <w:lang w:val="en-GB"/>
        </w:rPr>
        <w:t xml:space="preserve">, which I downloaded from the website. This provide me with data for videogames with sales greater </w:t>
      </w:r>
      <w:r w:rsidR="00F26B99">
        <w:rPr>
          <w:lang w:val="en-GB"/>
        </w:rPr>
        <w:t>than</w:t>
      </w:r>
      <w:r>
        <w:rPr>
          <w:lang w:val="en-GB"/>
        </w:rPr>
        <w:t xml:space="preserve"> 100,000 copies</w:t>
      </w:r>
      <w:r w:rsidR="00683829">
        <w:rPr>
          <w:lang w:val="en-GB"/>
        </w:rPr>
        <w:t>,</w:t>
      </w:r>
      <w:r>
        <w:rPr>
          <w:lang w:val="en-GB"/>
        </w:rPr>
        <w:t xml:space="preserve"> which was perfect when analysing big industry games. This Provided me with Rank, Name, Platform, Year, Publisher, and Global Sale. </w:t>
      </w:r>
      <w:r w:rsidR="007A6FB6">
        <w:rPr>
          <w:lang w:val="en-GB"/>
        </w:rPr>
        <w:t>First,</w:t>
      </w:r>
      <w:r>
        <w:rPr>
          <w:lang w:val="en-GB"/>
        </w:rPr>
        <w:t xml:space="preserve"> I would define a new dataset to only contain game from the years of 2006 – 2015. After that I would separate the game by ‘</w:t>
      </w:r>
      <w:r w:rsidR="007A6FB6">
        <w:rPr>
          <w:lang w:val="en-GB"/>
        </w:rPr>
        <w:t>Publisher’,</w:t>
      </w:r>
      <w:r>
        <w:rPr>
          <w:lang w:val="en-GB"/>
        </w:rPr>
        <w:t xml:space="preserve"> into separate datasets</w:t>
      </w:r>
      <w:r w:rsidR="007A6FB6">
        <w:rPr>
          <w:lang w:val="en-GB"/>
        </w:rPr>
        <w:t xml:space="preserve"> (e.g. Activision_vg). From there I would group by year and multiply the Global sales by 50 (e.g. </w:t>
      </w:r>
      <w:r w:rsidR="007A6FB6" w:rsidRPr="007A6FB6">
        <w:rPr>
          <w:lang w:val="en-GB"/>
        </w:rPr>
        <w:t>Activision_vgTR</w:t>
      </w:r>
      <w:r w:rsidR="007A6FB6">
        <w:rPr>
          <w:lang w:val="en-GB"/>
        </w:rPr>
        <w:t xml:space="preserve">), also I would group product by year and receive a total number of products (e.g. </w:t>
      </w:r>
      <w:r w:rsidR="007A6FB6" w:rsidRPr="007A6FB6">
        <w:rPr>
          <w:lang w:val="en-GB"/>
        </w:rPr>
        <w:t>Activision_vgTP</w:t>
      </w:r>
      <w:r w:rsidR="007A6FB6">
        <w:rPr>
          <w:lang w:val="en-GB"/>
        </w:rPr>
        <w:t>). As some games would have different data entries for each platform release to have a better view of total revenue generated by each product, I would sort the products by name and calculate the total revenue</w:t>
      </w:r>
      <w:r w:rsidR="00FD258F">
        <w:rPr>
          <w:lang w:val="en-GB"/>
        </w:rPr>
        <w:t xml:space="preserve">(e.g. </w:t>
      </w:r>
      <w:r w:rsidR="00FD258F" w:rsidRPr="00FD258F">
        <w:rPr>
          <w:lang w:val="en-GB"/>
        </w:rPr>
        <w:t>ActivisonSameGame</w:t>
      </w:r>
      <w:r w:rsidR="00FD258F">
        <w:rPr>
          <w:lang w:val="en-GB"/>
        </w:rPr>
        <w:t>)</w:t>
      </w:r>
      <w:r w:rsidR="007A6FB6">
        <w:rPr>
          <w:lang w:val="en-GB"/>
        </w:rPr>
        <w:t>.</w:t>
      </w:r>
    </w:p>
    <w:p w14:paraId="6558B051" w14:textId="16710A31" w:rsidR="007A6FB6" w:rsidRPr="007A6FB6" w:rsidRDefault="007A6FB6" w:rsidP="00BF0AA3">
      <w:pPr>
        <w:ind w:firstLine="288"/>
        <w:jc w:val="both"/>
        <w:rPr>
          <w:color w:val="333333"/>
          <w:sz w:val="8"/>
          <w:szCs w:val="8"/>
          <w:shd w:val="clear" w:color="auto" w:fill="FFFFFF"/>
        </w:rPr>
      </w:pPr>
    </w:p>
    <w:p w14:paraId="5BE50294" w14:textId="7B64E3C6" w:rsidR="00367E42" w:rsidRDefault="007A6FB6" w:rsidP="00367E42">
      <w:pPr>
        <w:ind w:firstLine="288"/>
        <w:jc w:val="both"/>
        <w:rPr>
          <w:color w:val="333333"/>
          <w:shd w:val="clear" w:color="auto" w:fill="FFFFFF"/>
        </w:rPr>
      </w:pPr>
      <w:r>
        <w:rPr>
          <w:color w:val="333333"/>
          <w:shd w:val="clear" w:color="auto" w:fill="FFFFFF"/>
        </w:rPr>
        <w:t>I found a dataset on ‘Kaggle’ called ‘IMDB movies metadata</w:t>
      </w:r>
      <w:r w:rsidR="00FD258F">
        <w:rPr>
          <w:color w:val="333333"/>
          <w:shd w:val="clear" w:color="auto" w:fill="FFFFFF"/>
        </w:rPr>
        <w:t xml:space="preserve">’ </w:t>
      </w:r>
      <w:r w:rsidR="00C339F7">
        <w:rPr>
          <w:color w:val="333333"/>
          <w:shd w:val="clear" w:color="auto" w:fill="FFFFFF"/>
        </w:rPr>
        <w:fldChar w:fldCharType="begin"/>
      </w:r>
      <w:r w:rsidR="00C339F7">
        <w:rPr>
          <w:color w:val="333333"/>
          <w:shd w:val="clear" w:color="auto" w:fill="FFFFFF"/>
        </w:rPr>
        <w:instrText xml:space="preserve"> ADDIN ZOTERO_ITEM CSL_CITATION {"citationID":"ppH2ZdgA","properties":{"formattedCitation":"[18]","plainCitation":"[18]","noteIndex":0},"citationItems":[{"id":47,"uris":["http://zotero.org/users/local/IyScSSkm/items/6QDUWL58"],"uri":["http://zotero.org/users/local/IyScSSkm/items/6QDUWL58"],"itemData":{"id":47,"type":"webpage","abstract":"data set consisting of high-grossing movies","language":"en","title":"IMDB movies metadata","URL":"https://kaggle.com/adnanr94/imdb-movies-metadata","accessed":{"date-parts":[["2020",11,22]]}}}],"schema":"https://github.com/citation-style-language/schema/raw/master/csl-citation.json"} </w:instrText>
      </w:r>
      <w:r w:rsidR="00C339F7">
        <w:rPr>
          <w:color w:val="333333"/>
          <w:shd w:val="clear" w:color="auto" w:fill="FFFFFF"/>
        </w:rPr>
        <w:fldChar w:fldCharType="separate"/>
      </w:r>
      <w:r w:rsidR="00C339F7" w:rsidRPr="00C339F7">
        <w:t>[18]</w:t>
      </w:r>
      <w:r w:rsidR="00C339F7">
        <w:rPr>
          <w:color w:val="333333"/>
          <w:shd w:val="clear" w:color="auto" w:fill="FFFFFF"/>
        </w:rPr>
        <w:fldChar w:fldCharType="end"/>
      </w:r>
      <w:r>
        <w:rPr>
          <w:color w:val="333333"/>
          <w:shd w:val="clear" w:color="auto" w:fill="FFFFFF"/>
        </w:rPr>
        <w:t xml:space="preserve">, that would </w:t>
      </w:r>
      <w:r w:rsidR="00FD258F">
        <w:rPr>
          <w:color w:val="333333"/>
          <w:shd w:val="clear" w:color="auto" w:fill="FFFFFF"/>
        </w:rPr>
        <w:t>give</w:t>
      </w:r>
      <w:r>
        <w:rPr>
          <w:color w:val="333333"/>
          <w:shd w:val="clear" w:color="auto" w:fill="FFFFFF"/>
        </w:rPr>
        <w:t xml:space="preserve"> me a lot of the data collected by IMDB on high grossing films</w:t>
      </w:r>
      <w:r w:rsidR="00FD258F">
        <w:rPr>
          <w:color w:val="333333"/>
          <w:shd w:val="clear" w:color="auto" w:fill="FFFFFF"/>
        </w:rPr>
        <w:t xml:space="preserve">. I specifically used the </w:t>
      </w:r>
      <w:r w:rsidR="00FD258F" w:rsidRPr="00FD258F">
        <w:rPr>
          <w:color w:val="333333"/>
          <w:shd w:val="clear" w:color="auto" w:fill="FFFFFF"/>
        </w:rPr>
        <w:t>title,</w:t>
      </w:r>
      <w:r w:rsidR="00FD258F">
        <w:rPr>
          <w:color w:val="333333"/>
          <w:shd w:val="clear" w:color="auto" w:fill="FFFFFF"/>
        </w:rPr>
        <w:t xml:space="preserve"> </w:t>
      </w:r>
      <w:r w:rsidR="00FD258F" w:rsidRPr="00FD258F">
        <w:rPr>
          <w:color w:val="333333"/>
          <w:shd w:val="clear" w:color="auto" w:fill="FFFFFF"/>
        </w:rPr>
        <w:t>release date,</w:t>
      </w:r>
      <w:r w:rsidR="00FD258F">
        <w:rPr>
          <w:color w:val="333333"/>
          <w:shd w:val="clear" w:color="auto" w:fill="FFFFFF"/>
        </w:rPr>
        <w:t xml:space="preserve"> </w:t>
      </w:r>
      <w:r w:rsidR="00FD258F" w:rsidRPr="00FD258F">
        <w:rPr>
          <w:color w:val="333333"/>
          <w:shd w:val="clear" w:color="auto" w:fill="FFFFFF"/>
        </w:rPr>
        <w:t>production companies,</w:t>
      </w:r>
      <w:r w:rsidR="00FD258F">
        <w:rPr>
          <w:color w:val="333333"/>
          <w:shd w:val="clear" w:color="auto" w:fill="FFFFFF"/>
        </w:rPr>
        <w:t xml:space="preserve"> and the revenue columns. I sorted by Revenue and selected the top 50 for my </w:t>
      </w:r>
      <w:r w:rsidR="00FD258F">
        <w:rPr>
          <w:color w:val="333333"/>
          <w:shd w:val="clear" w:color="auto" w:fill="FFFFFF"/>
        </w:rPr>
        <w:t xml:space="preserve">reference of the top </w:t>
      </w:r>
      <w:r w:rsidR="00683829">
        <w:rPr>
          <w:color w:val="333333"/>
          <w:shd w:val="clear" w:color="auto" w:fill="FFFFFF"/>
        </w:rPr>
        <w:t>films (</w:t>
      </w:r>
      <w:r w:rsidR="00FD258F" w:rsidRPr="00FD258F">
        <w:rPr>
          <w:color w:val="333333"/>
          <w:shd w:val="clear" w:color="auto" w:fill="FFFFFF"/>
        </w:rPr>
        <w:t>Top50Movies</w:t>
      </w:r>
      <w:r w:rsidR="00FD258F">
        <w:rPr>
          <w:color w:val="333333"/>
          <w:shd w:val="clear" w:color="auto" w:fill="FFFFFF"/>
        </w:rPr>
        <w:t xml:space="preserve">). I sorted the </w:t>
      </w:r>
      <w:r w:rsidR="00683829">
        <w:rPr>
          <w:color w:val="333333"/>
          <w:shd w:val="clear" w:color="auto" w:fill="FFFFFF"/>
        </w:rPr>
        <w:t xml:space="preserve">original </w:t>
      </w:r>
      <w:r w:rsidR="00FD258F">
        <w:rPr>
          <w:color w:val="333333"/>
          <w:shd w:val="clear" w:color="auto" w:fill="FFFFFF"/>
        </w:rPr>
        <w:t xml:space="preserve">dataset for the years 2006 – 2015 </w:t>
      </w:r>
      <w:r w:rsidR="00367E42">
        <w:rPr>
          <w:color w:val="333333"/>
          <w:shd w:val="clear" w:color="auto" w:fill="FFFFFF"/>
        </w:rPr>
        <w:t>and extracted the production company for each company for its own data frame (</w:t>
      </w:r>
      <w:r w:rsidR="00367E42" w:rsidRPr="00367E42">
        <w:rPr>
          <w:color w:val="333333"/>
          <w:shd w:val="clear" w:color="auto" w:fill="FFFFFF"/>
        </w:rPr>
        <w:t>Disney_movies</w:t>
      </w:r>
      <w:r w:rsidR="00367E42">
        <w:rPr>
          <w:color w:val="333333"/>
          <w:shd w:val="clear" w:color="auto" w:fill="FFFFFF"/>
        </w:rPr>
        <w:t xml:space="preserve">). I sorted by release date year and store the total revenue (e.g. </w:t>
      </w:r>
      <w:r w:rsidR="00367E42" w:rsidRPr="00367E42">
        <w:rPr>
          <w:color w:val="333333"/>
          <w:shd w:val="clear" w:color="auto" w:fill="FFFFFF"/>
        </w:rPr>
        <w:t>Disney_mTR</w:t>
      </w:r>
      <w:r w:rsidR="00367E42">
        <w:rPr>
          <w:color w:val="333333"/>
          <w:shd w:val="clear" w:color="auto" w:fill="FFFFFF"/>
        </w:rPr>
        <w:t xml:space="preserve">), I also sorted by year to gather the total products per year (e.g. </w:t>
      </w:r>
      <w:r w:rsidR="00367E42" w:rsidRPr="00367E42">
        <w:rPr>
          <w:color w:val="333333"/>
          <w:shd w:val="clear" w:color="auto" w:fill="FFFFFF"/>
        </w:rPr>
        <w:t>Disney_mTP</w:t>
      </w:r>
      <w:r w:rsidR="00367E42">
        <w:rPr>
          <w:color w:val="333333"/>
          <w:shd w:val="clear" w:color="auto" w:fill="FFFFFF"/>
        </w:rPr>
        <w:t xml:space="preserve">). To find the top movies easier for certain companies easier, I would extract companies’ names from the production company column in </w:t>
      </w:r>
      <w:r w:rsidR="00367E42" w:rsidRPr="00367E42">
        <w:rPr>
          <w:color w:val="333333"/>
          <w:shd w:val="clear" w:color="auto" w:fill="FFFFFF"/>
        </w:rPr>
        <w:t>Top50Movies</w:t>
      </w:r>
      <w:r w:rsidR="00367E42">
        <w:rPr>
          <w:color w:val="333333"/>
          <w:shd w:val="clear" w:color="auto" w:fill="FFFFFF"/>
        </w:rPr>
        <w:t xml:space="preserve"> and store (</w:t>
      </w:r>
      <w:r w:rsidR="00367E42" w:rsidRPr="00367E42">
        <w:rPr>
          <w:color w:val="333333"/>
          <w:shd w:val="clear" w:color="auto" w:fill="FFFFFF"/>
        </w:rPr>
        <w:t>Disney_moviesTM</w:t>
      </w:r>
      <w:r w:rsidR="00367E42">
        <w:rPr>
          <w:color w:val="333333"/>
          <w:shd w:val="clear" w:color="auto" w:fill="FFFFFF"/>
        </w:rPr>
        <w:t>).</w:t>
      </w:r>
    </w:p>
    <w:p w14:paraId="36E1F2EC" w14:textId="77777777" w:rsidR="00367E42" w:rsidRPr="00367E42" w:rsidRDefault="00367E42" w:rsidP="00367E42">
      <w:pPr>
        <w:ind w:firstLine="288"/>
        <w:jc w:val="both"/>
        <w:rPr>
          <w:color w:val="333333"/>
          <w:sz w:val="8"/>
          <w:szCs w:val="8"/>
          <w:shd w:val="clear" w:color="auto" w:fill="FFFFFF"/>
        </w:rPr>
      </w:pPr>
    </w:p>
    <w:p w14:paraId="0640F1BD" w14:textId="1CDEF3EF" w:rsidR="00D47283" w:rsidRDefault="00367E42" w:rsidP="00BF0AA3">
      <w:pPr>
        <w:ind w:firstLine="288"/>
        <w:jc w:val="both"/>
        <w:rPr>
          <w:shd w:val="clear" w:color="auto" w:fill="FFFFFF"/>
        </w:rPr>
      </w:pPr>
      <w:r>
        <w:rPr>
          <w:color w:val="333333"/>
          <w:shd w:val="clear" w:color="auto" w:fill="FFFFFF"/>
        </w:rPr>
        <w:t>I downloaded ‘Huge Stock Market Data</w:t>
      </w:r>
      <w:r w:rsidR="0098562E">
        <w:rPr>
          <w:color w:val="333333"/>
          <w:shd w:val="clear" w:color="auto" w:fill="FFFFFF"/>
        </w:rPr>
        <w:t>set</w:t>
      </w:r>
      <w:r>
        <w:rPr>
          <w:color w:val="333333"/>
          <w:shd w:val="clear" w:color="auto" w:fill="FFFFFF"/>
        </w:rPr>
        <w:t>’</w:t>
      </w:r>
      <w:r w:rsidR="0098562E">
        <w:rPr>
          <w:color w:val="333333"/>
          <w:shd w:val="clear" w:color="auto" w:fill="FFFFFF"/>
        </w:rPr>
        <w:t xml:space="preserve"> from ‘Kaggle’</w:t>
      </w:r>
      <w:r w:rsidR="00C339F7">
        <w:rPr>
          <w:color w:val="333333"/>
          <w:shd w:val="clear" w:color="auto" w:fill="FFFFFF"/>
        </w:rPr>
        <w:fldChar w:fldCharType="begin"/>
      </w:r>
      <w:r w:rsidR="00C339F7">
        <w:rPr>
          <w:color w:val="333333"/>
          <w:shd w:val="clear" w:color="auto" w:fill="FFFFFF"/>
        </w:rPr>
        <w:instrText xml:space="preserve"> ADDIN ZOTERO_ITEM CSL_CITATION {"citationID":"pBb8UAQx","properties":{"formattedCitation":"[19]","plainCitation":"[19]","noteIndex":0},"citationItems":[{"id":49,"uris":["http://zotero.org/users/local/IyScSSkm/items/3SRC22AE"],"uri":["http://zotero.org/users/local/IyScSSkm/items/3SRC22AE"],"itemData":{"id":49,"type":"webpage","abstract":"Historical daily prices and volumes of all U.S. stocks and ETFs","language":"en","title":"Huge Stock Market Dataset","URL":"https://kaggle.com/borismarjanovic/price-volume-data-for-all-us-stocks-etfs","accessed":{"date-parts":[["2020",11,22]]}}}],"schema":"https://github.com/citation-style-language/schema/raw/master/csl-citation.json"} </w:instrText>
      </w:r>
      <w:r w:rsidR="00C339F7">
        <w:rPr>
          <w:color w:val="333333"/>
          <w:shd w:val="clear" w:color="auto" w:fill="FFFFFF"/>
        </w:rPr>
        <w:fldChar w:fldCharType="separate"/>
      </w:r>
      <w:r w:rsidR="00C339F7" w:rsidRPr="00C339F7">
        <w:t>[19]</w:t>
      </w:r>
      <w:r w:rsidR="00C339F7">
        <w:rPr>
          <w:color w:val="333333"/>
          <w:shd w:val="clear" w:color="auto" w:fill="FFFFFF"/>
        </w:rPr>
        <w:fldChar w:fldCharType="end"/>
      </w:r>
      <w:r w:rsidR="0098562E">
        <w:rPr>
          <w:color w:val="333333"/>
          <w:shd w:val="clear" w:color="auto" w:fill="FFFFFF"/>
        </w:rPr>
        <w:t xml:space="preserve">, which provided me with massive amount of data on publicly traded companies in the American market. This dataset would provide me with data for each trading day such as </w:t>
      </w:r>
      <w:r w:rsidR="0098562E" w:rsidRPr="0098562E">
        <w:rPr>
          <w:shd w:val="clear" w:color="auto" w:fill="FFFFFF"/>
        </w:rPr>
        <w:t>Date, Open, High, Low, Close, Volume, OpenInt</w:t>
      </w:r>
      <w:r w:rsidR="0098562E">
        <w:rPr>
          <w:shd w:val="clear" w:color="auto" w:fill="FFFFFF"/>
        </w:rPr>
        <w:t xml:space="preserve">. First thing I did was create datasets for each company containing the selected years of 2006 – 2015. I also </w:t>
      </w:r>
      <w:r w:rsidR="00D47283">
        <w:rPr>
          <w:shd w:val="clear" w:color="auto" w:fill="FFFFFF"/>
        </w:rPr>
        <w:t xml:space="preserve">made </w:t>
      </w:r>
      <w:r w:rsidR="0098562E">
        <w:rPr>
          <w:shd w:val="clear" w:color="auto" w:fill="FFFFFF"/>
        </w:rPr>
        <w:t>each entry to have two more column</w:t>
      </w:r>
      <w:r w:rsidR="00D47283">
        <w:rPr>
          <w:shd w:val="clear" w:color="auto" w:fill="FFFFFF"/>
        </w:rPr>
        <w:t>s</w:t>
      </w:r>
      <w:r w:rsidR="0098562E">
        <w:rPr>
          <w:shd w:val="clear" w:color="auto" w:fill="FFFFFF"/>
        </w:rPr>
        <w:t xml:space="preserve"> contrasting the price change</w:t>
      </w:r>
      <w:r w:rsidR="00D47283">
        <w:rPr>
          <w:shd w:val="clear" w:color="auto" w:fill="FFFFFF"/>
        </w:rPr>
        <w:t xml:space="preserve"> from the current entry</w:t>
      </w:r>
      <w:r w:rsidR="0098562E">
        <w:rPr>
          <w:shd w:val="clear" w:color="auto" w:fill="FFFFFF"/>
        </w:rPr>
        <w:t xml:space="preserve"> </w:t>
      </w:r>
      <w:r w:rsidR="00D47283">
        <w:rPr>
          <w:shd w:val="clear" w:color="auto" w:fill="FFFFFF"/>
        </w:rPr>
        <w:t>to</w:t>
      </w:r>
      <w:r w:rsidR="0098562E">
        <w:rPr>
          <w:shd w:val="clear" w:color="auto" w:fill="FFFFFF"/>
        </w:rPr>
        <w:t xml:space="preserve"> the previous </w:t>
      </w:r>
      <w:r w:rsidR="00D47283">
        <w:rPr>
          <w:shd w:val="clear" w:color="auto" w:fill="FFFFFF"/>
        </w:rPr>
        <w:t>or</w:t>
      </w:r>
      <w:r w:rsidR="0098562E">
        <w:rPr>
          <w:shd w:val="clear" w:color="auto" w:fill="FFFFFF"/>
        </w:rPr>
        <w:t xml:space="preserve"> to the next</w:t>
      </w:r>
      <w:r w:rsidR="00D47283">
        <w:rPr>
          <w:shd w:val="clear" w:color="auto" w:fill="FFFFFF"/>
        </w:rPr>
        <w:t xml:space="preserve"> Opening price</w:t>
      </w:r>
      <w:r w:rsidR="00F26B99">
        <w:rPr>
          <w:shd w:val="clear" w:color="auto" w:fill="FFFFFF"/>
        </w:rPr>
        <w:t>,</w:t>
      </w:r>
      <w:r w:rsidR="00D47283">
        <w:rPr>
          <w:shd w:val="clear" w:color="auto" w:fill="FFFFFF"/>
        </w:rPr>
        <w:t xml:space="preserve"> called diffPrev, and </w:t>
      </w:r>
      <w:r w:rsidR="004C2AE4">
        <w:rPr>
          <w:shd w:val="clear" w:color="auto" w:fill="FFFFFF"/>
        </w:rPr>
        <w:t>diffNext (</w:t>
      </w:r>
      <w:r w:rsidR="00D47283">
        <w:rPr>
          <w:shd w:val="clear" w:color="auto" w:fill="FFFFFF"/>
        </w:rPr>
        <w:t xml:space="preserve">e.g. </w:t>
      </w:r>
      <w:r w:rsidR="00D47283" w:rsidRPr="00D47283">
        <w:rPr>
          <w:shd w:val="clear" w:color="auto" w:fill="FFFFFF"/>
        </w:rPr>
        <w:t>sony_stock</w:t>
      </w:r>
      <w:r w:rsidR="00D47283">
        <w:rPr>
          <w:shd w:val="clear" w:color="auto" w:fill="FFFFFF"/>
        </w:rPr>
        <w:t>)</w:t>
      </w:r>
    </w:p>
    <w:p w14:paraId="70A0698E" w14:textId="0FFE8ADF" w:rsidR="00367E42" w:rsidRPr="0098562E" w:rsidRDefault="00D47283" w:rsidP="00BF0AA3">
      <w:pPr>
        <w:ind w:firstLine="288"/>
        <w:jc w:val="both"/>
        <w:rPr>
          <w:color w:val="333333"/>
          <w:shd w:val="clear" w:color="auto" w:fill="FFFFFF"/>
        </w:rPr>
      </w:pPr>
      <w:r>
        <w:rPr>
          <w:shd w:val="clear" w:color="auto" w:fill="FFFFFF"/>
        </w:rPr>
        <w:t>I web scaped two datasets from ‘Wikipedia’</w:t>
      </w:r>
      <w:r w:rsidR="00C339F7">
        <w:rPr>
          <w:shd w:val="clear" w:color="auto" w:fill="FFFFFF"/>
        </w:rPr>
        <w:t xml:space="preserve"> ‘List of best selling video games’</w:t>
      </w:r>
      <w:r w:rsidR="00C339F7">
        <w:rPr>
          <w:shd w:val="clear" w:color="auto" w:fill="FFFFFF"/>
        </w:rPr>
        <w:fldChar w:fldCharType="begin"/>
      </w:r>
      <w:r w:rsidR="00C339F7">
        <w:rPr>
          <w:shd w:val="clear" w:color="auto" w:fill="FFFFFF"/>
        </w:rPr>
        <w:instrText xml:space="preserve"> ADDIN ZOTERO_ITEM CSL_CITATION {"citationID":"nItfjsP8","properties":{"formattedCitation":"[20]","plainCitation":"[20]","noteIndex":0},"citationItems":[{"id":40,"uris":["http://zotero.org/users/local/IyScSSkm/items/KRLJBTDC"],"uri":["http://zotero.org/users/local/IyScSSkm/items/KRLJBTDC"],"itemData":{"id":40,"type":"entry-encyclopedia","abstract":"This is a list of the best-selling video games of all time. The best-selling video game to date is Minecraft, a sandbox video game originally released for Microsoft Windows, Mac OS X, and Linux in 2011. The game has been ported to a wide range of platforms, selling 200 million copies, including cheaper paid mobile game downloads. Grand Theft Auto V and EA's Tetris mobile game are the only other known video games to have sold over 100 million copies. The best-selling game on a single platform is Wii Sports, with nearly 83 million sales for the Wii console.\nOf the top 50 best-selling video games on this list, half were developed or published by Nintendo. Several games were published by Nintendo and their affiliate, The Pokémon Company. Other publishers with multiple entries in the top 50 include Activision and Rockstar Games with five games each, and Electronic Arts and Sega with two games each. Aside from Nintendo's internal development teams, Game Freak is the developer with the most games in the top 50, with six from the Pokémon series. The oldest game in the top 50 is Pac-Man, which was released in July 1980.\nGames reported on by player count instead of official sales figures, such as registered accounts, subscriptions, or free-to-play ownership, are included on the list of most-played video games by player count instead. Games reported on by gross revenue are included on the list of highest-grossing arcade games, list of highest-grossing mobile games and list of highest-grossing video game franchises.","container-title":"Wikipedia","language":"en","note":"Page Version ID: 989219720","source":"Wikipedia","title":"List of best-selling video games","URL":"https://en.wikipedia.org/w/index.php?title=List_of_best-selling_video_games&amp;oldid=989219720","accessed":{"date-parts":[["2020",11,22]]},"issued":{"date-parts":[["2020",11,17]]}}}],"schema":"https://github.com/citation-style-language/schema/raw/master/csl-citation.json"} </w:instrText>
      </w:r>
      <w:r w:rsidR="00C339F7">
        <w:rPr>
          <w:shd w:val="clear" w:color="auto" w:fill="FFFFFF"/>
        </w:rPr>
        <w:fldChar w:fldCharType="separate"/>
      </w:r>
      <w:r w:rsidR="00C339F7" w:rsidRPr="00C339F7">
        <w:t>[20]</w:t>
      </w:r>
      <w:r w:rsidR="00C339F7">
        <w:rPr>
          <w:shd w:val="clear" w:color="auto" w:fill="FFFFFF"/>
        </w:rPr>
        <w:fldChar w:fldCharType="end"/>
      </w:r>
      <w:r w:rsidR="00C339F7">
        <w:rPr>
          <w:shd w:val="clear" w:color="auto" w:fill="FFFFFF"/>
        </w:rPr>
        <w:t xml:space="preserve">, </w:t>
      </w:r>
      <w:r>
        <w:rPr>
          <w:shd w:val="clear" w:color="auto" w:fill="FFFFFF"/>
        </w:rPr>
        <w:t>‘</w:t>
      </w:r>
      <w:r w:rsidRPr="00D47283">
        <w:rPr>
          <w:shd w:val="clear" w:color="auto" w:fill="FFFFFF"/>
        </w:rPr>
        <w:t>topGamesWiki</w:t>
      </w:r>
      <w:r>
        <w:rPr>
          <w:shd w:val="clear" w:color="auto" w:fill="FFFFFF"/>
        </w:rPr>
        <w:t>’</w:t>
      </w:r>
      <w:r w:rsidR="00C339F7">
        <w:rPr>
          <w:shd w:val="clear" w:color="auto" w:fill="FFFFFF"/>
        </w:rPr>
        <w:t xml:space="preserve"> and ‘List of highest-grossing films’</w:t>
      </w:r>
      <w:r w:rsidR="00C339F7">
        <w:rPr>
          <w:shd w:val="clear" w:color="auto" w:fill="FFFFFF"/>
        </w:rPr>
        <w:fldChar w:fldCharType="begin"/>
      </w:r>
      <w:r w:rsidR="00C339F7">
        <w:rPr>
          <w:shd w:val="clear" w:color="auto" w:fill="FFFFFF"/>
        </w:rPr>
        <w:instrText xml:space="preserve"> ADDIN ZOTERO_ITEM CSL_CITATION {"citationID":"v8zWpw4M","properties":{"formattedCitation":"[21]","plainCitation":"[21]","noteIndex":0},"citationItems":[{"id":41,"uris":["http://zotero.org/users/local/IyScSSkm/items/GTFRZMZI"],"uri":["http://zotero.org/users/local/IyScSSkm/items/GTFRZMZI"],"itemData":{"id":41,"type":"entry-encyclopedia","abstract":"Films generate income from several revenue streams, including theatrical exhibition, home video, television broadcast rights, and merchandising. However, theatrical box office earnings are the primary metric for trade publications in assessing the success of a film, mostly because of the availability of the data compared to sales figures for home video and broadcast rights, but also because of historical practice. Included on the list are charts of the top box office earners (ranked by both the nominal and real value of their revenue), a chart of high-grossing films by calendar year, a timeline showing the transition of the highest-grossing film record, and a chart of the highest-grossing film franchises and series. All charts are ranked by international theatrical box office performance where possible, excluding income derived from home video, broadcasting rights, and merchandise.\nTraditionally, war films, musicals, and historical dramas have been the most popular genres, but franchise films have been among the best performers in the 21st century. There is strong interest in the superhero genre, with nine films in the Marvel Cinematic Universe featuring among the nominal top-earners. The most successful superhero film, Avengers: Endgame, is also the highest-grossing film overall on the nominal earnings chart, and there are four films in total based on the Avengers comic books charting in the top twenty. Other Marvel Comics adaptations have also had success with the Spider-Man and X-Men properties, while films based on Batman and Superman from DC Comics have generally performed well. Star Wars is also represented in the nominal earnings chart with five films, while the Harry Potter, Jurassic Park and Pirates of the Caribbean franchises feature prominently. Avatar, in second place on the nominal chart, is the highest-grossing film that is not a sequel or an adaptation of a pre-existing property. Animated family films have performed consistently well, with Disney films enjoying lucrative re-releases prior to the home-video era. Disney also enjoyed later success with films such as Frozen I and II, Zootopia, and The Lion King (with its computer-animated remake as the highest-grossing animated film), as well as its Pixar brand, of which Incredibles 2, Toy Story 3 and 4, and Finding Dory have been the best performers. Beyond Disney and Pixar animation, the Despicable Me, Shrek, and Ice Age series have met with the most success.\nWhile inflation has eroded away the achievements of most films from the 1960s and 1970s, there are franchises originating from that period that are still active. Besides the Star Wars and Superman franchises, James Bond and Star Trek films are still being released periodically; all four are among the highest-grossing franchises. Some of the older films that held the record of highest-grossing film still have respectable grosses by today's standards, but no longer compete numerically against today's top-earners in an era of much higher individual ticket prices. When those prices are adjusted for inflation, however, then Gone with the Wind—which was the highest-grossing film outright for twenty-five years—is still the highest-grossing film of all time. All grosses on the list are expressed in U.S. dollars at their nominal value, except where stated otherwise.","container-title":"Wikipedia","language":"en","note":"Page Version ID: 989614674","source":"Wikipedia","title":"List of highest-grossing films","URL":"https://en.wikipedia.org/w/index.php?title=List_of_highest-grossing_films&amp;oldid=989614674","accessed":{"date-parts":[["2020",11,22]]},"issued":{"date-parts":[["2020",11,20]]}}}],"schema":"https://github.com/citation-style-language/schema/raw/master/csl-citation.json"} </w:instrText>
      </w:r>
      <w:r w:rsidR="00C339F7">
        <w:rPr>
          <w:shd w:val="clear" w:color="auto" w:fill="FFFFFF"/>
        </w:rPr>
        <w:fldChar w:fldCharType="separate"/>
      </w:r>
      <w:r w:rsidR="00C339F7" w:rsidRPr="00C339F7">
        <w:t>[21]</w:t>
      </w:r>
      <w:r w:rsidR="00C339F7">
        <w:rPr>
          <w:shd w:val="clear" w:color="auto" w:fill="FFFFFF"/>
        </w:rPr>
        <w:fldChar w:fldCharType="end"/>
      </w:r>
      <w:r w:rsidR="00C339F7" w:rsidRPr="00C339F7">
        <w:rPr>
          <w:shd w:val="clear" w:color="auto" w:fill="FFFFFF"/>
        </w:rPr>
        <w:t xml:space="preserve"> </w:t>
      </w:r>
      <w:r w:rsidR="00C339F7">
        <w:rPr>
          <w:shd w:val="clear" w:color="auto" w:fill="FFFFFF"/>
        </w:rPr>
        <w:t>‘</w:t>
      </w:r>
      <w:r w:rsidR="00C339F7" w:rsidRPr="00D47283">
        <w:rPr>
          <w:shd w:val="clear" w:color="auto" w:fill="FFFFFF"/>
        </w:rPr>
        <w:t>topMoviesWiki</w:t>
      </w:r>
      <w:r w:rsidR="00C339F7">
        <w:rPr>
          <w:shd w:val="clear" w:color="auto" w:fill="FFFFFF"/>
        </w:rPr>
        <w:t>’</w:t>
      </w:r>
      <w:r>
        <w:rPr>
          <w:shd w:val="clear" w:color="auto" w:fill="FFFFFF"/>
        </w:rPr>
        <w:t>. I found the scraped data for ‘</w:t>
      </w:r>
      <w:r w:rsidRPr="00D47283">
        <w:rPr>
          <w:shd w:val="clear" w:color="auto" w:fill="FFFFFF"/>
        </w:rPr>
        <w:t>topGamesWiki</w:t>
      </w:r>
      <w:r>
        <w:rPr>
          <w:shd w:val="clear" w:color="auto" w:fill="FFFFFF"/>
        </w:rPr>
        <w:t>’</w:t>
      </w:r>
      <w:r w:rsidR="0098562E">
        <w:rPr>
          <w:shd w:val="clear" w:color="auto" w:fill="FFFFFF"/>
        </w:rPr>
        <w:t xml:space="preserve"> </w:t>
      </w:r>
      <w:r>
        <w:rPr>
          <w:shd w:val="clear" w:color="auto" w:fill="FFFFFF"/>
        </w:rPr>
        <w:t xml:space="preserve">to be very useful as it contained the name of the production </w:t>
      </w:r>
      <w:r w:rsidR="004C2AE4">
        <w:rPr>
          <w:shd w:val="clear" w:color="auto" w:fill="FFFFFF"/>
        </w:rPr>
        <w:t>companies</w:t>
      </w:r>
      <w:r>
        <w:rPr>
          <w:shd w:val="clear" w:color="auto" w:fill="FFFFFF"/>
        </w:rPr>
        <w:t>. For the ‘</w:t>
      </w:r>
      <w:r w:rsidRPr="00D47283">
        <w:rPr>
          <w:shd w:val="clear" w:color="auto" w:fill="FFFFFF"/>
        </w:rPr>
        <w:t>topMoviesWiki</w:t>
      </w:r>
      <w:r>
        <w:rPr>
          <w:shd w:val="clear" w:color="auto" w:fill="FFFFFF"/>
        </w:rPr>
        <w:t xml:space="preserve">’, I did use it as a reference for my </w:t>
      </w:r>
      <w:r w:rsidR="004C2AE4">
        <w:rPr>
          <w:shd w:val="clear" w:color="auto" w:fill="FFFFFF"/>
        </w:rPr>
        <w:t>‘</w:t>
      </w:r>
      <w:r>
        <w:rPr>
          <w:shd w:val="clear" w:color="auto" w:fill="FFFFFF"/>
        </w:rPr>
        <w:t>Top</w:t>
      </w:r>
      <w:r w:rsidR="004C2AE4">
        <w:rPr>
          <w:shd w:val="clear" w:color="auto" w:fill="FFFFFF"/>
        </w:rPr>
        <w:t>50Movies’, but as it didn’t contain the production companies I found it easier to create this list myself from an unedited ‘</w:t>
      </w:r>
      <w:r w:rsidR="004C2AE4">
        <w:rPr>
          <w:color w:val="333333"/>
          <w:shd w:val="clear" w:color="auto" w:fill="FFFFFF"/>
        </w:rPr>
        <w:t xml:space="preserve">IMDB movies metadata’ </w:t>
      </w:r>
      <w:r w:rsidR="00C339F7">
        <w:rPr>
          <w:color w:val="333333"/>
          <w:shd w:val="clear" w:color="auto" w:fill="FFFFFF"/>
        </w:rPr>
        <w:fldChar w:fldCharType="begin"/>
      </w:r>
      <w:r w:rsidR="00C339F7">
        <w:rPr>
          <w:color w:val="333333"/>
          <w:shd w:val="clear" w:color="auto" w:fill="FFFFFF"/>
        </w:rPr>
        <w:instrText xml:space="preserve"> ADDIN ZOTERO_ITEM CSL_CITATION {"citationID":"UI9hjP3j","properties":{"formattedCitation":"[18]","plainCitation":"[18]","noteIndex":0},"citationItems":[{"id":47,"uris":["http://zotero.org/users/local/IyScSSkm/items/6QDUWL58"],"uri":["http://zotero.org/users/local/IyScSSkm/items/6QDUWL58"],"itemData":{"id":47,"type":"webpage","abstract":"data set consisting of high-grossing movies","language":"en","title":"IMDB movies metadata","URL":"https://kaggle.com/adnanr94/imdb-movies-metadata","accessed":{"date-parts":[["2020",11,22]]}}}],"schema":"https://github.com/citation-style-language/schema/raw/master/csl-citation.json"} </w:instrText>
      </w:r>
      <w:r w:rsidR="00C339F7">
        <w:rPr>
          <w:color w:val="333333"/>
          <w:shd w:val="clear" w:color="auto" w:fill="FFFFFF"/>
        </w:rPr>
        <w:fldChar w:fldCharType="separate"/>
      </w:r>
      <w:r w:rsidR="00C339F7" w:rsidRPr="00C339F7">
        <w:t>[18]</w:t>
      </w:r>
      <w:r w:rsidR="00C339F7">
        <w:rPr>
          <w:color w:val="333333"/>
          <w:shd w:val="clear" w:color="auto" w:fill="FFFFFF"/>
        </w:rPr>
        <w:fldChar w:fldCharType="end"/>
      </w:r>
      <w:r w:rsidR="004C2AE4">
        <w:rPr>
          <w:color w:val="333333"/>
          <w:shd w:val="clear" w:color="auto" w:fill="FFFFFF"/>
        </w:rPr>
        <w:t>.</w:t>
      </w:r>
    </w:p>
    <w:p w14:paraId="24E6F124" w14:textId="448BF484" w:rsidR="00151153" w:rsidRPr="007E5D22" w:rsidRDefault="00151153" w:rsidP="00151153">
      <w:pPr>
        <w:pStyle w:val="Heading1"/>
      </w:pPr>
      <w:r w:rsidRPr="007E5D22">
        <w:t>Methodology</w:t>
      </w:r>
      <w:r w:rsidR="00A23DE2">
        <w:t xml:space="preserve"> &amp; Implementation</w:t>
      </w:r>
    </w:p>
    <w:p w14:paraId="7D20B750" w14:textId="5E2D728D" w:rsidR="00C8421D" w:rsidRDefault="00151153" w:rsidP="00E7596C">
      <w:pPr>
        <w:pStyle w:val="BodyText"/>
        <w:rPr>
          <w:lang w:val="en-US"/>
        </w:rPr>
      </w:pPr>
      <w:r w:rsidRPr="007E5D22">
        <w:rPr>
          <w:lang w:val="en-GB"/>
        </w:rPr>
        <w:t xml:space="preserve">The Approach I took to this data </w:t>
      </w:r>
      <w:r w:rsidRPr="007E5D22">
        <w:rPr>
          <w:lang w:val="en-US"/>
        </w:rPr>
        <w:t xml:space="preserve">was using the KKD </w:t>
      </w:r>
      <w:r w:rsidR="006A1083">
        <w:rPr>
          <w:lang w:val="en-US"/>
        </w:rPr>
        <w:t>to</w:t>
      </w:r>
      <w:r w:rsidRPr="007E5D22">
        <w:rPr>
          <w:lang w:val="en-US"/>
        </w:rPr>
        <w:t xml:space="preserve"> analyze the effect certain high value releases had on the company’s stock</w:t>
      </w:r>
      <w:r w:rsidR="00D7522C" w:rsidRPr="007E5D22">
        <w:rPr>
          <w:lang w:val="en-US"/>
        </w:rPr>
        <w:t>.</w:t>
      </w:r>
      <w:r w:rsidRPr="007E5D22">
        <w:rPr>
          <w:lang w:val="en-US"/>
        </w:rPr>
        <w:t xml:space="preserve"> </w:t>
      </w:r>
    </w:p>
    <w:p w14:paraId="7CB6B4CA" w14:textId="4B3A79F7" w:rsidR="00C8421D" w:rsidRDefault="006A1083" w:rsidP="00E7596C">
      <w:pPr>
        <w:pStyle w:val="BodyText"/>
        <w:rPr>
          <w:lang w:val="en-US"/>
        </w:rPr>
      </w:pPr>
      <w:r>
        <w:rPr>
          <w:lang w:val="en-US"/>
        </w:rPr>
        <w:t xml:space="preserve">I have </w:t>
      </w:r>
      <w:r w:rsidR="00C8421D">
        <w:rPr>
          <w:lang w:val="en-US"/>
        </w:rPr>
        <w:t xml:space="preserve">created a selection of </w:t>
      </w:r>
      <w:r>
        <w:rPr>
          <w:lang w:val="en-US"/>
        </w:rPr>
        <w:t xml:space="preserve">various datasets that would compliment both </w:t>
      </w:r>
      <w:r w:rsidR="00C8421D">
        <w:rPr>
          <w:lang w:val="en-US"/>
        </w:rPr>
        <w:t>industries</w:t>
      </w:r>
      <w:r>
        <w:rPr>
          <w:lang w:val="en-US"/>
        </w:rPr>
        <w:t xml:space="preserve"> and make it easier to </w:t>
      </w:r>
      <w:r w:rsidR="00C8421D">
        <w:rPr>
          <w:lang w:val="en-US"/>
        </w:rPr>
        <w:t>Analyze</w:t>
      </w:r>
      <w:r>
        <w:rPr>
          <w:lang w:val="en-US"/>
        </w:rPr>
        <w:t xml:space="preserve"> them in the same way. </w:t>
      </w:r>
      <w:r w:rsidR="00151153" w:rsidRPr="007E5D22">
        <w:rPr>
          <w:lang w:val="en-US"/>
        </w:rPr>
        <w:t xml:space="preserve">For the sake of </w:t>
      </w:r>
      <w:r w:rsidR="003C303D" w:rsidRPr="007E5D22">
        <w:rPr>
          <w:lang w:val="en-US"/>
        </w:rPr>
        <w:t>consistency,</w:t>
      </w:r>
      <w:r w:rsidR="00151153" w:rsidRPr="007E5D22">
        <w:rPr>
          <w:lang w:val="en-US"/>
        </w:rPr>
        <w:t xml:space="preserve"> I have </w:t>
      </w:r>
      <w:r w:rsidR="003C303D" w:rsidRPr="007E5D22">
        <w:rPr>
          <w:lang w:val="en-US"/>
        </w:rPr>
        <w:t>formatted and cleaned the data frames for both industries using similar methods</w:t>
      </w:r>
      <w:r>
        <w:rPr>
          <w:lang w:val="en-US"/>
        </w:rPr>
        <w:t xml:space="preserve"> to create my Preprocessed data</w:t>
      </w:r>
      <w:r w:rsidR="003C303D" w:rsidRPr="007E5D22">
        <w:rPr>
          <w:lang w:val="en-US"/>
        </w:rPr>
        <w:t>.</w:t>
      </w:r>
    </w:p>
    <w:p w14:paraId="0B045A07" w14:textId="1149060A" w:rsidR="00C8421D" w:rsidRDefault="003C303D" w:rsidP="00E7596C">
      <w:pPr>
        <w:pStyle w:val="BodyText"/>
        <w:rPr>
          <w:lang w:val="en-US"/>
        </w:rPr>
      </w:pPr>
      <w:r w:rsidRPr="007E5D22">
        <w:rPr>
          <w:lang w:val="en-US"/>
        </w:rPr>
        <w:t xml:space="preserve"> Data I was looking for </w:t>
      </w:r>
      <w:r w:rsidR="00F26B99">
        <w:rPr>
          <w:lang w:val="en-US"/>
        </w:rPr>
        <w:t>a number of</w:t>
      </w:r>
      <w:r w:rsidRPr="007E5D22">
        <w:rPr>
          <w:lang w:val="en-US"/>
        </w:rPr>
        <w:t xml:space="preserve"> released product</w:t>
      </w:r>
      <w:r w:rsidR="00F26B99">
        <w:rPr>
          <w:lang w:val="en-US"/>
        </w:rPr>
        <w:t>s</w:t>
      </w:r>
      <w:r w:rsidRPr="007E5D22">
        <w:rPr>
          <w:lang w:val="en-US"/>
        </w:rPr>
        <w:t xml:space="preserve"> from the company each year</w:t>
      </w:r>
      <w:r w:rsidR="00F26B99">
        <w:rPr>
          <w:lang w:val="en-US"/>
        </w:rPr>
        <w:t>,</w:t>
      </w:r>
      <w:r w:rsidRPr="007E5D22">
        <w:rPr>
          <w:lang w:val="en-US"/>
        </w:rPr>
        <w:t xml:space="preserve"> which I have achieved </w:t>
      </w:r>
      <w:r w:rsidR="006A1083">
        <w:rPr>
          <w:lang w:val="en-US"/>
        </w:rPr>
        <w:t>and displayed the results using a bar chart.</w:t>
      </w:r>
      <w:r w:rsidRPr="007E5D22">
        <w:rPr>
          <w:lang w:val="en-US"/>
        </w:rPr>
        <w:t xml:space="preserve"> Total revenue for each year generated from these products</w:t>
      </w:r>
      <w:r w:rsidR="006A1083">
        <w:rPr>
          <w:lang w:val="en-US"/>
        </w:rPr>
        <w:t xml:space="preserve"> which was detailed in a line graph that I though</w:t>
      </w:r>
      <w:r w:rsidR="00F26B99">
        <w:rPr>
          <w:lang w:val="en-US"/>
        </w:rPr>
        <w:t>t</w:t>
      </w:r>
      <w:r w:rsidR="006A1083">
        <w:rPr>
          <w:lang w:val="en-US"/>
        </w:rPr>
        <w:t xml:space="preserve"> was easy to compare with the Total Products bar </w:t>
      </w:r>
      <w:r w:rsidR="00F26B99">
        <w:rPr>
          <w:lang w:val="en-US"/>
        </w:rPr>
        <w:t>c</w:t>
      </w:r>
      <w:r w:rsidR="006A1083">
        <w:rPr>
          <w:lang w:val="en-US"/>
        </w:rPr>
        <w:t>hart.</w:t>
      </w:r>
      <w:r w:rsidR="00C8421D">
        <w:rPr>
          <w:lang w:val="en-US"/>
        </w:rPr>
        <w:t xml:space="preserve"> </w:t>
      </w:r>
      <w:r w:rsidR="00F26B99">
        <w:rPr>
          <w:lang w:val="en-US"/>
        </w:rPr>
        <w:t>Both</w:t>
      </w:r>
      <w:r w:rsidR="00C8421D">
        <w:rPr>
          <w:lang w:val="en-US"/>
        </w:rPr>
        <w:t xml:space="preserve"> Charts have been created with function I </w:t>
      </w:r>
      <w:r w:rsidR="00F26B99">
        <w:rPr>
          <w:lang w:val="en-US"/>
        </w:rPr>
        <w:t>wrote</w:t>
      </w:r>
      <w:r w:rsidR="00C8421D">
        <w:rPr>
          <w:lang w:val="en-US"/>
        </w:rPr>
        <w:t xml:space="preserve"> to make it easier in the future to provide these graphs. </w:t>
      </w:r>
    </w:p>
    <w:p w14:paraId="0152B80E" w14:textId="4B8DC5B4" w:rsidR="00F26B99" w:rsidRDefault="00C8421D" w:rsidP="00F26B99">
      <w:pPr>
        <w:pStyle w:val="BodyText"/>
        <w:rPr>
          <w:lang w:val="en-US"/>
        </w:rPr>
      </w:pPr>
      <w:r>
        <w:rPr>
          <w:lang w:val="en-US"/>
        </w:rPr>
        <w:t>I have also automated a process for finding the Open Price, the Closing Price, the Price Change between these two points, and the percentage difference. All you would need to input is a valid trading day of that year, for opening data and closing date, and the stock dataset.</w:t>
      </w:r>
      <w:r w:rsidR="00F26B99">
        <w:rPr>
          <w:lang w:val="en-US"/>
        </w:rPr>
        <w:t xml:space="preserve"> With These result I could form a knowledge base when comparing to the stock market graph.</w:t>
      </w:r>
    </w:p>
    <w:p w14:paraId="61BBFA68" w14:textId="305CB079" w:rsidR="00A23DE2" w:rsidRPr="007E5D22" w:rsidRDefault="00A23DE2" w:rsidP="00A23DE2">
      <w:pPr>
        <w:pStyle w:val="Heading1"/>
      </w:pPr>
      <w:r>
        <w:t xml:space="preserve"> Implementation</w:t>
      </w:r>
    </w:p>
    <w:p w14:paraId="5C22A719" w14:textId="32163C40" w:rsidR="00573A84" w:rsidRPr="00A23DE2" w:rsidRDefault="00A23DE2" w:rsidP="00573A84">
      <w:pPr>
        <w:pStyle w:val="BodyText"/>
        <w:rPr>
          <w:lang w:val="en-GB"/>
        </w:rPr>
      </w:pPr>
      <w:r>
        <w:rPr>
          <w:lang w:val="en-GB"/>
        </w:rPr>
        <w:t>I wrote those statistical analysis in R studio using R scripting. I have five R documents</w:t>
      </w:r>
      <w:r w:rsidR="003C416B">
        <w:rPr>
          <w:lang w:val="en-GB"/>
        </w:rPr>
        <w:t>.</w:t>
      </w:r>
      <w:r>
        <w:rPr>
          <w:lang w:val="en-GB"/>
        </w:rPr>
        <w:t xml:space="preserve"> </w:t>
      </w:r>
      <w:r w:rsidR="003C416B">
        <w:rPr>
          <w:lang w:val="en-GB"/>
        </w:rPr>
        <w:t>‘</w:t>
      </w:r>
      <w:r>
        <w:rPr>
          <w:lang w:val="en-GB"/>
        </w:rPr>
        <w:t>Vg data extraction</w:t>
      </w:r>
      <w:r w:rsidR="003C416B">
        <w:rPr>
          <w:lang w:val="en-GB"/>
        </w:rPr>
        <w:t>’</w:t>
      </w:r>
      <w:r>
        <w:rPr>
          <w:lang w:val="en-GB"/>
        </w:rPr>
        <w:t xml:space="preserve"> </w:t>
      </w:r>
      <w:r w:rsidR="003C416B">
        <w:rPr>
          <w:lang w:val="en-GB"/>
        </w:rPr>
        <w:t>is for Video Games data, creating the data frames for easy analysis over the period, also I can clean the data to input a data frame into a function for creation of my line plot Total Revenue, and my bar chart for Total Products.</w:t>
      </w:r>
      <w:r>
        <w:rPr>
          <w:lang w:val="en-GB"/>
        </w:rPr>
        <w:t xml:space="preserve"> </w:t>
      </w:r>
      <w:r w:rsidR="003C416B">
        <w:rPr>
          <w:lang w:val="en-GB"/>
        </w:rPr>
        <w:t>‘M data extraction’</w:t>
      </w:r>
      <w:r w:rsidR="00573A84">
        <w:rPr>
          <w:lang w:val="en-GB"/>
        </w:rPr>
        <w:t xml:space="preserve"> is for </w:t>
      </w:r>
      <w:r w:rsidR="00573A84">
        <w:rPr>
          <w:lang w:val="en-GB"/>
        </w:rPr>
        <w:lastRenderedPageBreak/>
        <w:t xml:space="preserve">Movie data, creating data frames for these various functions. ‘areaCharts’ contains the function required to make the bar charts for Total Products, and the line chart of Total Revenue. ‘webScrape’ is used to receive the Wikipedia tables. ‘St data extraction’ is </w:t>
      </w:r>
      <w:r w:rsidR="00D56082">
        <w:rPr>
          <w:lang w:val="en-GB"/>
        </w:rPr>
        <w:t>for</w:t>
      </w:r>
      <w:r w:rsidR="00573A84">
        <w:rPr>
          <w:lang w:val="en-GB"/>
        </w:rPr>
        <w:t xml:space="preserve"> </w:t>
      </w:r>
      <w:r w:rsidR="00D56082">
        <w:rPr>
          <w:lang w:val="en-GB"/>
        </w:rPr>
        <w:t>cleaning</w:t>
      </w:r>
      <w:r w:rsidR="00573A84">
        <w:rPr>
          <w:lang w:val="en-GB"/>
        </w:rPr>
        <w:t xml:space="preserve"> and </w:t>
      </w:r>
      <w:r w:rsidR="00D56082">
        <w:rPr>
          <w:lang w:val="en-GB"/>
        </w:rPr>
        <w:t>pre-processing</w:t>
      </w:r>
      <w:r w:rsidR="00573A84">
        <w:rPr>
          <w:lang w:val="en-GB"/>
        </w:rPr>
        <w:t xml:space="preserve"> the Stock data for each company</w:t>
      </w:r>
      <w:r w:rsidR="00D56082">
        <w:rPr>
          <w:lang w:val="en-GB"/>
        </w:rPr>
        <w:t>, as well as the function that find Open Price, Closing Price, Price Difference, and Percentage Change. I used 5 R packages, ‘Tidyverse’ to help me clean the data, ‘Rvest’ to help me web scrape, ‘Readr’ to easily import csv files, ‘ggplot2’ to create the graph images, ‘dplyr’ for data frame manipulation.</w:t>
      </w:r>
    </w:p>
    <w:p w14:paraId="5AF5B6EE" w14:textId="3DF764DD" w:rsidR="009303D9" w:rsidRPr="007E5D22" w:rsidRDefault="001D2506" w:rsidP="006B6B66">
      <w:pPr>
        <w:pStyle w:val="Heading1"/>
      </w:pPr>
      <w:r>
        <w:t>Results and Findings</w:t>
      </w:r>
    </w:p>
    <w:p w14:paraId="4E65F571" w14:textId="0A5028EC" w:rsidR="009303D9" w:rsidRPr="007E5D22" w:rsidRDefault="004C542E" w:rsidP="00ED0149">
      <w:pPr>
        <w:pStyle w:val="Heading2"/>
      </w:pPr>
      <w:r w:rsidRPr="007E5D22">
        <w:t>Activision (Video Games)</w:t>
      </w:r>
    </w:p>
    <w:p w14:paraId="6EBD4FDA" w14:textId="1AF3C1EB" w:rsidR="004C542E" w:rsidRPr="007E5D22" w:rsidRDefault="004C542E" w:rsidP="004C542E">
      <w:pPr>
        <w:pStyle w:val="BodyText"/>
        <w:ind w:firstLine="0"/>
        <w:rPr>
          <w:b/>
        </w:rPr>
      </w:pPr>
      <w:r w:rsidRPr="007E5D22">
        <w:rPr>
          <w:b/>
          <w:noProof/>
        </w:rPr>
        <w:drawing>
          <wp:inline distT="0" distB="0" distL="0" distR="0" wp14:anchorId="5BD9C5CB" wp14:editId="26FF7D7E">
            <wp:extent cx="3262983" cy="1304925"/>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95241" cy="1317826"/>
                    </a:xfrm>
                    <a:prstGeom prst="rect">
                      <a:avLst/>
                    </a:prstGeom>
                  </pic:spPr>
                </pic:pic>
              </a:graphicData>
            </a:graphic>
          </wp:inline>
        </w:drawing>
      </w:r>
    </w:p>
    <w:p w14:paraId="146305AD" w14:textId="617C805E" w:rsidR="007E5D22" w:rsidRPr="002F0782" w:rsidRDefault="007E5D22" w:rsidP="004C542E">
      <w:pPr>
        <w:pStyle w:val="BodyText"/>
        <w:ind w:firstLine="0"/>
        <w:rPr>
          <w:b/>
          <w:sz w:val="16"/>
          <w:szCs w:val="16"/>
          <w:lang w:val="en-GB"/>
        </w:rPr>
      </w:pPr>
      <w:r w:rsidRPr="002F0782">
        <w:rPr>
          <w:b/>
          <w:sz w:val="16"/>
          <w:szCs w:val="16"/>
          <w:lang w:val="en-GB"/>
        </w:rPr>
        <w:t xml:space="preserve">Figure 1: Activision Stock </w:t>
      </w:r>
    </w:p>
    <w:p w14:paraId="570620E9" w14:textId="0BC26044" w:rsidR="00AB453A" w:rsidRPr="007E5D22" w:rsidRDefault="000F5B6F" w:rsidP="004C542E">
      <w:pPr>
        <w:pStyle w:val="BodyText"/>
        <w:ind w:firstLine="0"/>
        <w:rPr>
          <w:b/>
        </w:rPr>
      </w:pPr>
      <w:r>
        <w:rPr>
          <w:b/>
          <w:noProof/>
        </w:rPr>
        <w:drawing>
          <wp:inline distT="0" distB="0" distL="0" distR="0" wp14:anchorId="3AF3CCB9" wp14:editId="37EDE6AB">
            <wp:extent cx="3029373" cy="2581635"/>
            <wp:effectExtent l="0" t="0" r="0" b="952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029373" cy="2581635"/>
                    </a:xfrm>
                    <a:prstGeom prst="rect">
                      <a:avLst/>
                    </a:prstGeom>
                  </pic:spPr>
                </pic:pic>
              </a:graphicData>
            </a:graphic>
          </wp:inline>
        </w:drawing>
      </w:r>
    </w:p>
    <w:p w14:paraId="6A6AFAEC" w14:textId="7C9A63F9" w:rsidR="007E5D22" w:rsidRPr="002F0782" w:rsidRDefault="007E5D22" w:rsidP="004C542E">
      <w:pPr>
        <w:pStyle w:val="BodyText"/>
        <w:ind w:firstLine="0"/>
        <w:rPr>
          <w:b/>
          <w:sz w:val="16"/>
          <w:szCs w:val="16"/>
          <w:lang w:val="en-GB"/>
        </w:rPr>
      </w:pPr>
      <w:r w:rsidRPr="002F0782">
        <w:rPr>
          <w:b/>
          <w:sz w:val="16"/>
          <w:szCs w:val="16"/>
          <w:lang w:val="en-GB"/>
        </w:rPr>
        <w:t>Figure 2: Total Revenue per year</w:t>
      </w:r>
      <w:r w:rsidR="00E82812">
        <w:rPr>
          <w:b/>
          <w:sz w:val="16"/>
          <w:szCs w:val="16"/>
          <w:lang w:val="en-GB"/>
        </w:rPr>
        <w:t xml:space="preserve"> from products</w:t>
      </w:r>
    </w:p>
    <w:p w14:paraId="69AEA990" w14:textId="520D18D1" w:rsidR="007E5D22" w:rsidRPr="007E5D22" w:rsidRDefault="000F5B6F" w:rsidP="004C542E">
      <w:pPr>
        <w:pStyle w:val="BodyText"/>
        <w:ind w:firstLine="0"/>
        <w:rPr>
          <w:b/>
          <w:lang w:val="en-GB"/>
        </w:rPr>
      </w:pPr>
      <w:r>
        <w:rPr>
          <w:b/>
          <w:noProof/>
          <w:lang w:val="en-GB"/>
        </w:rPr>
        <w:drawing>
          <wp:inline distT="0" distB="0" distL="0" distR="0" wp14:anchorId="5B7DF90B" wp14:editId="7C65B1B5">
            <wp:extent cx="2694754" cy="2562225"/>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05117" cy="2572078"/>
                    </a:xfrm>
                    <a:prstGeom prst="rect">
                      <a:avLst/>
                    </a:prstGeom>
                  </pic:spPr>
                </pic:pic>
              </a:graphicData>
            </a:graphic>
          </wp:inline>
        </w:drawing>
      </w:r>
    </w:p>
    <w:p w14:paraId="17BC063D" w14:textId="53EB968D" w:rsidR="007E5D22" w:rsidRPr="002F0782" w:rsidRDefault="007E5D22" w:rsidP="004C542E">
      <w:pPr>
        <w:pStyle w:val="BodyText"/>
        <w:ind w:firstLine="0"/>
        <w:rPr>
          <w:b/>
          <w:sz w:val="16"/>
          <w:szCs w:val="16"/>
          <w:lang w:val="en-GB"/>
        </w:rPr>
      </w:pPr>
      <w:r w:rsidRPr="002F0782">
        <w:rPr>
          <w:b/>
          <w:sz w:val="16"/>
          <w:szCs w:val="16"/>
          <w:lang w:val="en-GB"/>
        </w:rPr>
        <w:t>Figure 3: Total products</w:t>
      </w:r>
    </w:p>
    <w:p w14:paraId="78C52DBB" w14:textId="1DDD517E" w:rsidR="007E5D22" w:rsidRDefault="007E5D22" w:rsidP="00E7596C">
      <w:pPr>
        <w:pStyle w:val="BodyText"/>
        <w:rPr>
          <w:bCs/>
          <w:lang w:val="en-GB"/>
        </w:rPr>
      </w:pPr>
      <w:r>
        <w:rPr>
          <w:bCs/>
          <w:lang w:val="en-GB"/>
        </w:rPr>
        <w:t>There is a strong correlation between products release</w:t>
      </w:r>
      <w:r w:rsidR="00F26B99">
        <w:rPr>
          <w:bCs/>
          <w:lang w:val="en-GB"/>
        </w:rPr>
        <w:t>d</w:t>
      </w:r>
      <w:r>
        <w:rPr>
          <w:bCs/>
          <w:lang w:val="en-GB"/>
        </w:rPr>
        <w:t xml:space="preserve"> and the total revenue of each year</w:t>
      </w:r>
      <w:r w:rsidR="00F26B99">
        <w:rPr>
          <w:bCs/>
          <w:lang w:val="en-GB"/>
        </w:rPr>
        <w:t>.</w:t>
      </w:r>
      <w:r>
        <w:rPr>
          <w:bCs/>
          <w:lang w:val="en-GB"/>
        </w:rPr>
        <w:t xml:space="preserve"> </w:t>
      </w:r>
      <w:r w:rsidR="00F26B99">
        <w:rPr>
          <w:bCs/>
          <w:lang w:val="en-GB"/>
        </w:rPr>
        <w:t>E</w:t>
      </w:r>
      <w:r>
        <w:rPr>
          <w:bCs/>
          <w:lang w:val="en-GB"/>
        </w:rPr>
        <w:t>ach fluctuation in the graphs are clearly directly related.</w:t>
      </w:r>
      <w:r w:rsidR="003A4A05">
        <w:rPr>
          <w:bCs/>
          <w:lang w:val="en-GB"/>
        </w:rPr>
        <w:t xml:space="preserve"> One thing we can take not</w:t>
      </w:r>
      <w:r w:rsidR="00F26B99">
        <w:rPr>
          <w:bCs/>
          <w:lang w:val="en-GB"/>
        </w:rPr>
        <w:t>e</w:t>
      </w:r>
      <w:r w:rsidR="003A4A05">
        <w:rPr>
          <w:bCs/>
          <w:lang w:val="en-GB"/>
        </w:rPr>
        <w:t xml:space="preserve"> of is that Revenue generated in a year from software sales </w:t>
      </w:r>
      <w:r w:rsidR="004C2AE4">
        <w:rPr>
          <w:bCs/>
          <w:lang w:val="en-GB"/>
        </w:rPr>
        <w:t>does not</w:t>
      </w:r>
      <w:r w:rsidR="003A4A05">
        <w:rPr>
          <w:bCs/>
          <w:lang w:val="en-GB"/>
        </w:rPr>
        <w:t xml:space="preserve"> directly correlate to stock market rise.</w:t>
      </w:r>
    </w:p>
    <w:p w14:paraId="4FA00BF4" w14:textId="27713448" w:rsidR="00D92A17" w:rsidRDefault="00D92A17" w:rsidP="00A93E6C">
      <w:pPr>
        <w:pStyle w:val="BodyText"/>
        <w:rPr>
          <w:bCs/>
          <w:lang w:val="en-GB"/>
        </w:rPr>
      </w:pPr>
      <w:r>
        <w:rPr>
          <w:bCs/>
          <w:lang w:val="en-GB"/>
        </w:rPr>
        <w:t xml:space="preserve">Activision is a rare company with 4 game in the top 50 most selling games list on Wikipedia (as seen in my data frame Activison_TS). The Title are </w:t>
      </w:r>
      <w:r w:rsidR="00C339F7">
        <w:rPr>
          <w:bCs/>
          <w:lang w:val="en-GB"/>
        </w:rPr>
        <w:t>‘</w:t>
      </w:r>
      <w:r w:rsidRPr="00D92A17">
        <w:rPr>
          <w:bCs/>
          <w:lang w:val="en-GB"/>
        </w:rPr>
        <w:t>Call of Duty: Modern Warfare 2</w:t>
      </w:r>
      <w:r w:rsidR="00C339F7">
        <w:rPr>
          <w:bCs/>
          <w:lang w:val="en-GB"/>
        </w:rPr>
        <w:t>’</w:t>
      </w:r>
      <w:r>
        <w:rPr>
          <w:bCs/>
          <w:lang w:val="en-GB"/>
        </w:rPr>
        <w:t xml:space="preserve"> released November 10</w:t>
      </w:r>
      <w:r w:rsidRPr="00D92A17">
        <w:rPr>
          <w:bCs/>
          <w:vertAlign w:val="superscript"/>
          <w:lang w:val="en-GB"/>
        </w:rPr>
        <w:t>th</w:t>
      </w:r>
      <w:r>
        <w:rPr>
          <w:bCs/>
          <w:lang w:val="en-GB"/>
        </w:rPr>
        <w:t>,</w:t>
      </w:r>
      <w:r w:rsidR="005D3165">
        <w:rPr>
          <w:bCs/>
          <w:lang w:val="en-GB"/>
        </w:rPr>
        <w:t xml:space="preserve"> </w:t>
      </w:r>
      <w:r>
        <w:rPr>
          <w:bCs/>
          <w:lang w:val="en-GB"/>
        </w:rPr>
        <w:t>2009,</w:t>
      </w:r>
      <w:r w:rsidR="005D3165">
        <w:rPr>
          <w:bCs/>
          <w:lang w:val="en-GB"/>
        </w:rPr>
        <w:t xml:space="preserve"> </w:t>
      </w:r>
      <w:r w:rsidR="00C339F7">
        <w:rPr>
          <w:bCs/>
          <w:lang w:val="en-GB"/>
        </w:rPr>
        <w:t>‘</w:t>
      </w:r>
      <w:r w:rsidRPr="00D92A17">
        <w:rPr>
          <w:bCs/>
          <w:lang w:val="en-GB"/>
        </w:rPr>
        <w:t>Call of Duty: Black Ops</w:t>
      </w:r>
      <w:r w:rsidR="00C339F7">
        <w:rPr>
          <w:bCs/>
          <w:lang w:val="en-GB"/>
        </w:rPr>
        <w:t>’</w:t>
      </w:r>
      <w:r>
        <w:rPr>
          <w:bCs/>
          <w:lang w:val="en-GB"/>
        </w:rPr>
        <w:t xml:space="preserve"> </w:t>
      </w:r>
      <w:r w:rsidRPr="00D92A17">
        <w:rPr>
          <w:bCs/>
          <w:lang w:val="en-GB"/>
        </w:rPr>
        <w:t>November 9, 2010</w:t>
      </w:r>
      <w:r>
        <w:rPr>
          <w:bCs/>
          <w:lang w:val="en-GB"/>
        </w:rPr>
        <w:t xml:space="preserve">, </w:t>
      </w:r>
      <w:r w:rsidR="00C339F7">
        <w:rPr>
          <w:bCs/>
          <w:lang w:val="en-GB"/>
        </w:rPr>
        <w:t>‘</w:t>
      </w:r>
      <w:r w:rsidRPr="00D92A17">
        <w:rPr>
          <w:bCs/>
          <w:lang w:val="en-GB"/>
        </w:rPr>
        <w:t>Call of Duty: Modern Warfare 3</w:t>
      </w:r>
      <w:r w:rsidR="00C339F7">
        <w:rPr>
          <w:bCs/>
          <w:lang w:val="en-GB"/>
        </w:rPr>
        <w:t>’</w:t>
      </w:r>
      <w:r>
        <w:rPr>
          <w:bCs/>
          <w:lang w:val="en-GB"/>
        </w:rPr>
        <w:t xml:space="preserve"> </w:t>
      </w:r>
      <w:r w:rsidRPr="00D92A17">
        <w:rPr>
          <w:bCs/>
          <w:lang w:val="en-GB"/>
        </w:rPr>
        <w:t>November 8, 201</w:t>
      </w:r>
      <w:r>
        <w:rPr>
          <w:bCs/>
          <w:lang w:val="en-GB"/>
        </w:rPr>
        <w:t xml:space="preserve">1, and </w:t>
      </w:r>
      <w:r w:rsidR="00C339F7">
        <w:rPr>
          <w:bCs/>
          <w:lang w:val="en-GB"/>
        </w:rPr>
        <w:t>‘</w:t>
      </w:r>
      <w:r w:rsidRPr="00D92A17">
        <w:rPr>
          <w:bCs/>
          <w:lang w:val="en-GB"/>
        </w:rPr>
        <w:t>Call of Duty: Black Ops II</w:t>
      </w:r>
      <w:r w:rsidR="00C339F7">
        <w:rPr>
          <w:bCs/>
          <w:lang w:val="en-GB"/>
        </w:rPr>
        <w:t>’</w:t>
      </w:r>
      <w:r>
        <w:rPr>
          <w:bCs/>
          <w:lang w:val="en-GB"/>
        </w:rPr>
        <w:t xml:space="preserve"> </w:t>
      </w:r>
      <w:r w:rsidRPr="00D92A17">
        <w:rPr>
          <w:bCs/>
          <w:lang w:val="en-GB"/>
        </w:rPr>
        <w:t>November 12, 2012</w:t>
      </w:r>
      <w:r>
        <w:rPr>
          <w:bCs/>
          <w:lang w:val="en-GB"/>
        </w:rPr>
        <w:t>.</w:t>
      </w:r>
    </w:p>
    <w:p w14:paraId="6507E61C" w14:textId="70BA44D5" w:rsidR="002F0782" w:rsidRDefault="00C339F7" w:rsidP="00B248A3">
      <w:pPr>
        <w:pStyle w:val="BodyText"/>
        <w:rPr>
          <w:bCs/>
          <w:lang w:val="en-GB"/>
        </w:rPr>
      </w:pPr>
      <w:r>
        <w:rPr>
          <w:bCs/>
          <w:lang w:val="en-GB"/>
        </w:rPr>
        <w:t>‘</w:t>
      </w:r>
      <w:r w:rsidR="003B7A06" w:rsidRPr="00D92A17">
        <w:rPr>
          <w:bCs/>
          <w:lang w:val="en-GB"/>
        </w:rPr>
        <w:t>Call of Duty: Modern Warfare 2</w:t>
      </w:r>
      <w:r>
        <w:rPr>
          <w:bCs/>
          <w:lang w:val="en-GB"/>
        </w:rPr>
        <w:t>’</w:t>
      </w:r>
      <w:r w:rsidR="003B7A06">
        <w:rPr>
          <w:bCs/>
          <w:lang w:val="en-GB"/>
        </w:rPr>
        <w:t xml:space="preserve"> was released </w:t>
      </w:r>
      <w:r w:rsidR="00F26B99">
        <w:rPr>
          <w:bCs/>
          <w:lang w:val="en-GB"/>
        </w:rPr>
        <w:t>i</w:t>
      </w:r>
      <w:r w:rsidR="003B7A06">
        <w:rPr>
          <w:bCs/>
          <w:lang w:val="en-GB"/>
        </w:rPr>
        <w:t>n Q</w:t>
      </w:r>
      <w:r w:rsidR="00073B1F">
        <w:rPr>
          <w:bCs/>
          <w:lang w:val="en-GB"/>
        </w:rPr>
        <w:t>4</w:t>
      </w:r>
      <w:r w:rsidR="003B7A06">
        <w:rPr>
          <w:bCs/>
          <w:lang w:val="en-GB"/>
        </w:rPr>
        <w:t xml:space="preserve"> </w:t>
      </w:r>
      <w:r w:rsidR="00A86153">
        <w:rPr>
          <w:bCs/>
          <w:lang w:val="en-GB"/>
        </w:rPr>
        <w:t xml:space="preserve">(Quarter </w:t>
      </w:r>
      <w:r w:rsidR="002F0782">
        <w:rPr>
          <w:bCs/>
          <w:lang w:val="en-GB"/>
        </w:rPr>
        <w:t>4</w:t>
      </w:r>
      <w:r w:rsidR="00A86153">
        <w:rPr>
          <w:bCs/>
          <w:lang w:val="en-GB"/>
        </w:rPr>
        <w:t xml:space="preserve">) </w:t>
      </w:r>
      <w:r w:rsidR="003B7A06">
        <w:rPr>
          <w:bCs/>
          <w:lang w:val="en-GB"/>
        </w:rPr>
        <w:t xml:space="preserve">of 2009 and was able to secure the sale of 25 million copies sold since its release. </w:t>
      </w:r>
      <w:r w:rsidR="008F642F">
        <w:rPr>
          <w:bCs/>
          <w:lang w:val="en-GB"/>
        </w:rPr>
        <w:t xml:space="preserve">I have calculated an estimate earnings of </w:t>
      </w:r>
      <w:r w:rsidR="00E0496E">
        <w:rPr>
          <w:bCs/>
          <w:lang w:val="en-GB"/>
        </w:rPr>
        <w:t>$</w:t>
      </w:r>
      <w:r w:rsidR="00E0496E" w:rsidRPr="00E0496E">
        <w:rPr>
          <w:bCs/>
          <w:lang w:val="en-GB"/>
        </w:rPr>
        <w:t>1254.5</w:t>
      </w:r>
      <w:r w:rsidR="00E0496E">
        <w:rPr>
          <w:bCs/>
          <w:lang w:val="en-GB"/>
        </w:rPr>
        <w:t xml:space="preserve"> million</w:t>
      </w:r>
      <w:r w:rsidR="00F26B99">
        <w:rPr>
          <w:bCs/>
          <w:lang w:val="en-GB"/>
        </w:rPr>
        <w:t xml:space="preserve"> total</w:t>
      </w:r>
      <w:r w:rsidR="00E0496E">
        <w:rPr>
          <w:bCs/>
          <w:lang w:val="en-GB"/>
        </w:rPr>
        <w:t xml:space="preserve">. </w:t>
      </w:r>
      <w:r w:rsidR="00A86153">
        <w:rPr>
          <w:bCs/>
          <w:lang w:val="en-GB"/>
        </w:rPr>
        <w:t>At the start of</w:t>
      </w:r>
      <w:r w:rsidR="00E0496E">
        <w:rPr>
          <w:bCs/>
          <w:lang w:val="en-GB"/>
        </w:rPr>
        <w:t xml:space="preserve"> Q</w:t>
      </w:r>
      <w:r w:rsidR="00073B1F">
        <w:rPr>
          <w:bCs/>
          <w:lang w:val="en-GB"/>
        </w:rPr>
        <w:t>4</w:t>
      </w:r>
      <w:r w:rsidR="00C06E1F">
        <w:rPr>
          <w:bCs/>
          <w:lang w:val="en-GB"/>
        </w:rPr>
        <w:t>, first recorded</w:t>
      </w:r>
      <w:r w:rsidR="00E0496E">
        <w:rPr>
          <w:bCs/>
          <w:lang w:val="en-GB"/>
        </w:rPr>
        <w:t xml:space="preserve"> </w:t>
      </w:r>
      <w:r w:rsidR="00A86153" w:rsidRPr="00A86153">
        <w:rPr>
          <w:bCs/>
          <w:lang w:val="en-GB"/>
        </w:rPr>
        <w:t>2009-10-01</w:t>
      </w:r>
      <w:r w:rsidR="00C06E1F">
        <w:rPr>
          <w:bCs/>
          <w:lang w:val="en-GB"/>
        </w:rPr>
        <w:t>,</w:t>
      </w:r>
      <w:r w:rsidR="00A86153">
        <w:rPr>
          <w:bCs/>
          <w:lang w:val="en-GB"/>
        </w:rPr>
        <w:t xml:space="preserve"> open price in the</w:t>
      </w:r>
      <w:r w:rsidR="00C06E1F">
        <w:rPr>
          <w:bCs/>
          <w:lang w:val="en-GB"/>
        </w:rPr>
        <w:t xml:space="preserve"> American</w:t>
      </w:r>
      <w:r w:rsidR="00A86153">
        <w:rPr>
          <w:bCs/>
          <w:lang w:val="en-GB"/>
        </w:rPr>
        <w:t xml:space="preserve"> stock market</w:t>
      </w:r>
      <w:r w:rsidR="00C06E1F">
        <w:rPr>
          <w:bCs/>
          <w:lang w:val="en-GB"/>
        </w:rPr>
        <w:t xml:space="preserve"> for 1 share</w:t>
      </w:r>
      <w:r w:rsidR="00A86153">
        <w:rPr>
          <w:bCs/>
          <w:lang w:val="en-GB"/>
        </w:rPr>
        <w:t xml:space="preserve"> was </w:t>
      </w:r>
      <w:r w:rsidR="00C06E1F">
        <w:rPr>
          <w:bCs/>
          <w:lang w:val="en-GB"/>
        </w:rPr>
        <w:t xml:space="preserve">$11.35. The closing </w:t>
      </w:r>
      <w:r w:rsidR="002F0782">
        <w:rPr>
          <w:bCs/>
          <w:lang w:val="en-GB"/>
        </w:rPr>
        <w:t xml:space="preserve">on the final day recorded of Q4 </w:t>
      </w:r>
      <w:r w:rsidR="002F0782" w:rsidRPr="002F0782">
        <w:rPr>
          <w:bCs/>
          <w:lang w:val="en-GB"/>
        </w:rPr>
        <w:t>2009-12-31</w:t>
      </w:r>
      <w:r w:rsidR="002F0782">
        <w:rPr>
          <w:bCs/>
          <w:lang w:val="en-GB"/>
        </w:rPr>
        <w:t>, was surprisingly negative with the difference amounting to $</w:t>
      </w:r>
      <w:r w:rsidR="002F0782" w:rsidRPr="002F0782">
        <w:rPr>
          <w:bCs/>
          <w:lang w:val="en-GB"/>
        </w:rPr>
        <w:t>-1.056</w:t>
      </w:r>
      <w:r w:rsidR="00B248A3">
        <w:rPr>
          <w:bCs/>
          <w:lang w:val="en-GB"/>
        </w:rPr>
        <w:t>, at a quarterly percentage loss of -</w:t>
      </w:r>
      <w:r w:rsidR="00B248A3" w:rsidRPr="00B248A3">
        <w:rPr>
          <w:bCs/>
          <w:lang w:val="en-GB"/>
        </w:rPr>
        <w:t>9.75</w:t>
      </w:r>
      <w:r w:rsidR="00B248A3">
        <w:rPr>
          <w:bCs/>
          <w:lang w:val="en-GB"/>
        </w:rPr>
        <w:t>%</w:t>
      </w:r>
      <w:r w:rsidR="002F0782">
        <w:rPr>
          <w:bCs/>
          <w:lang w:val="en-GB"/>
        </w:rPr>
        <w:t>.</w:t>
      </w:r>
    </w:p>
    <w:p w14:paraId="3E134F27" w14:textId="2C00544D" w:rsidR="00B248A3" w:rsidRDefault="002F0782" w:rsidP="00B248A3">
      <w:pPr>
        <w:pStyle w:val="BodyText"/>
        <w:rPr>
          <w:bCs/>
          <w:lang w:val="en-GB"/>
        </w:rPr>
      </w:pPr>
      <w:r>
        <w:rPr>
          <w:bCs/>
          <w:lang w:val="en-GB"/>
        </w:rPr>
        <w:t xml:space="preserve"> </w:t>
      </w:r>
      <w:r w:rsidR="001A2D2A">
        <w:rPr>
          <w:bCs/>
          <w:lang w:val="en-GB"/>
        </w:rPr>
        <w:t>‘</w:t>
      </w:r>
      <w:r w:rsidRPr="00D92A17">
        <w:rPr>
          <w:bCs/>
          <w:lang w:val="en-GB"/>
        </w:rPr>
        <w:t>Call of Duty: Black Ops</w:t>
      </w:r>
      <w:r w:rsidR="001A2D2A">
        <w:rPr>
          <w:bCs/>
          <w:lang w:val="en-GB"/>
        </w:rPr>
        <w:t>’</w:t>
      </w:r>
      <w:r>
        <w:rPr>
          <w:bCs/>
          <w:lang w:val="en-GB"/>
        </w:rPr>
        <w:t xml:space="preserve"> was also release</w:t>
      </w:r>
      <w:r w:rsidR="00073B1F">
        <w:rPr>
          <w:bCs/>
          <w:lang w:val="en-GB"/>
        </w:rPr>
        <w:t>d</w:t>
      </w:r>
      <w:r>
        <w:rPr>
          <w:bCs/>
          <w:lang w:val="en-GB"/>
        </w:rPr>
        <w:t xml:space="preserve"> in Q</w:t>
      </w:r>
      <w:r w:rsidR="00073B1F">
        <w:rPr>
          <w:bCs/>
          <w:lang w:val="en-GB"/>
        </w:rPr>
        <w:t xml:space="preserve">4 </w:t>
      </w:r>
      <w:r>
        <w:rPr>
          <w:bCs/>
          <w:lang w:val="en-GB"/>
        </w:rPr>
        <w:t>of the business year, in 2010</w:t>
      </w:r>
      <w:r w:rsidR="00364C92">
        <w:rPr>
          <w:bCs/>
          <w:lang w:val="en-GB"/>
        </w:rPr>
        <w:t xml:space="preserve">. It was able to secure </w:t>
      </w:r>
      <w:r w:rsidR="009E6657">
        <w:rPr>
          <w:bCs/>
          <w:lang w:val="en-GB"/>
        </w:rPr>
        <w:t xml:space="preserve">30.9 </w:t>
      </w:r>
      <w:r w:rsidR="00364C92">
        <w:rPr>
          <w:bCs/>
          <w:lang w:val="en-GB"/>
        </w:rPr>
        <w:t>million copies sold, with an estimate earnings of $</w:t>
      </w:r>
      <w:r w:rsidR="009E6657" w:rsidRPr="009E6657">
        <w:rPr>
          <w:color w:val="202124"/>
          <w:shd w:val="clear" w:color="auto" w:fill="FFFFFF"/>
        </w:rPr>
        <w:t>2382.5</w:t>
      </w:r>
      <w:r w:rsidR="00364C92">
        <w:rPr>
          <w:bCs/>
          <w:lang w:val="en-GB"/>
        </w:rPr>
        <w:t xml:space="preserve"> million</w:t>
      </w:r>
      <w:r w:rsidR="00073B1F">
        <w:rPr>
          <w:bCs/>
          <w:lang w:val="en-GB"/>
        </w:rPr>
        <w:t xml:space="preserve"> in software sales. At the start of Q4, first recorded </w:t>
      </w:r>
      <w:r w:rsidR="00073B1F" w:rsidRPr="00A86153">
        <w:rPr>
          <w:bCs/>
          <w:lang w:val="en-GB"/>
        </w:rPr>
        <w:t>20</w:t>
      </w:r>
      <w:r w:rsidR="00073B1F">
        <w:rPr>
          <w:bCs/>
          <w:lang w:val="en-GB"/>
        </w:rPr>
        <w:t>10</w:t>
      </w:r>
      <w:r w:rsidR="00073B1F" w:rsidRPr="00A86153">
        <w:rPr>
          <w:bCs/>
          <w:lang w:val="en-GB"/>
        </w:rPr>
        <w:t>-10-01</w:t>
      </w:r>
      <w:r w:rsidR="00073B1F">
        <w:rPr>
          <w:bCs/>
          <w:lang w:val="en-GB"/>
        </w:rPr>
        <w:t>, open price in the American stock market for 1 share was $</w:t>
      </w:r>
      <w:r w:rsidR="00073B1F" w:rsidRPr="00073B1F">
        <w:t xml:space="preserve"> </w:t>
      </w:r>
      <w:r w:rsidR="00073B1F" w:rsidRPr="00073B1F">
        <w:rPr>
          <w:bCs/>
          <w:lang w:val="en-GB"/>
        </w:rPr>
        <w:t>10.102</w:t>
      </w:r>
      <w:r w:rsidR="00073B1F">
        <w:rPr>
          <w:bCs/>
          <w:lang w:val="en-GB"/>
        </w:rPr>
        <w:t xml:space="preserve">. The closing on the final day recorded of Q4 </w:t>
      </w:r>
      <w:r w:rsidR="00073B1F" w:rsidRPr="002F0782">
        <w:rPr>
          <w:bCs/>
          <w:lang w:val="en-GB"/>
        </w:rPr>
        <w:t>20</w:t>
      </w:r>
      <w:r w:rsidR="00073B1F">
        <w:rPr>
          <w:bCs/>
          <w:lang w:val="en-GB"/>
        </w:rPr>
        <w:t>10</w:t>
      </w:r>
      <w:r w:rsidR="00073B1F" w:rsidRPr="002F0782">
        <w:rPr>
          <w:bCs/>
          <w:lang w:val="en-GB"/>
        </w:rPr>
        <w:t>-12-31</w:t>
      </w:r>
      <w:r w:rsidR="00073B1F">
        <w:rPr>
          <w:bCs/>
          <w:lang w:val="en-GB"/>
        </w:rPr>
        <w:t xml:space="preserve"> was $</w:t>
      </w:r>
      <w:r w:rsidR="00073B1F" w:rsidRPr="00073B1F">
        <w:t xml:space="preserve"> </w:t>
      </w:r>
      <w:r w:rsidR="00073B1F" w:rsidRPr="00073B1F">
        <w:rPr>
          <w:bCs/>
          <w:lang w:val="en-GB"/>
        </w:rPr>
        <w:t>11.53</w:t>
      </w:r>
      <w:r w:rsidR="00073B1F">
        <w:rPr>
          <w:bCs/>
          <w:lang w:val="en-GB"/>
        </w:rPr>
        <w:t>, the difference amounting to a gain of $</w:t>
      </w:r>
      <w:r w:rsidR="00073B1F" w:rsidRPr="00073B1F">
        <w:rPr>
          <w:bCs/>
          <w:lang w:val="en-GB"/>
        </w:rPr>
        <w:t>1.428</w:t>
      </w:r>
      <w:r w:rsidR="00B248A3">
        <w:rPr>
          <w:bCs/>
          <w:lang w:val="en-GB"/>
        </w:rPr>
        <w:t>, at a quarterly percentage gain of 13.2%.</w:t>
      </w:r>
    </w:p>
    <w:p w14:paraId="633B46B1" w14:textId="556E7213" w:rsidR="00073B1F" w:rsidRDefault="001A2D2A" w:rsidP="00073B1F">
      <w:pPr>
        <w:pStyle w:val="BodyText"/>
        <w:rPr>
          <w:bCs/>
          <w:lang w:val="en-GB"/>
        </w:rPr>
      </w:pPr>
      <w:r>
        <w:rPr>
          <w:bCs/>
          <w:lang w:val="en-GB"/>
        </w:rPr>
        <w:t>‘</w:t>
      </w:r>
      <w:r w:rsidR="00073B1F" w:rsidRPr="00D92A17">
        <w:rPr>
          <w:bCs/>
          <w:lang w:val="en-GB"/>
        </w:rPr>
        <w:t>Call of Duty: Modern Warfare 3</w:t>
      </w:r>
      <w:r>
        <w:rPr>
          <w:bCs/>
          <w:lang w:val="en-GB"/>
        </w:rPr>
        <w:t>’</w:t>
      </w:r>
      <w:r w:rsidR="00073B1F">
        <w:rPr>
          <w:bCs/>
          <w:lang w:val="en-GB"/>
        </w:rPr>
        <w:t xml:space="preserve"> was also released in Q4 of 2011. It was able to secure </w:t>
      </w:r>
      <w:r w:rsidR="009E6657">
        <w:rPr>
          <w:bCs/>
          <w:lang w:val="en-GB"/>
        </w:rPr>
        <w:t xml:space="preserve">30.97 </w:t>
      </w:r>
      <w:r w:rsidR="00073B1F">
        <w:rPr>
          <w:bCs/>
          <w:lang w:val="en-GB"/>
        </w:rPr>
        <w:t>million copies sold, with an estimate earnings of $</w:t>
      </w:r>
      <w:r w:rsidR="00073B1F" w:rsidRPr="00364C92">
        <w:rPr>
          <w:bCs/>
          <w:lang w:val="en-GB"/>
        </w:rPr>
        <w:t>1</w:t>
      </w:r>
      <w:r w:rsidR="009E6657">
        <w:rPr>
          <w:bCs/>
          <w:lang w:val="en-GB"/>
        </w:rPr>
        <w:t>556.5</w:t>
      </w:r>
      <w:r w:rsidR="00073B1F">
        <w:rPr>
          <w:bCs/>
          <w:lang w:val="en-GB"/>
        </w:rPr>
        <w:t xml:space="preserve"> million in software sales. At the start of Q4, first recorded </w:t>
      </w:r>
      <w:r w:rsidR="009E6657" w:rsidRPr="009E6657">
        <w:rPr>
          <w:bCs/>
          <w:lang w:val="en-GB"/>
        </w:rPr>
        <w:t>2011-10-03</w:t>
      </w:r>
      <w:r w:rsidR="00073B1F">
        <w:rPr>
          <w:bCs/>
          <w:lang w:val="en-GB"/>
        </w:rPr>
        <w:t>, open price in the American stock market for 1 share was $</w:t>
      </w:r>
      <w:r w:rsidR="00073B1F" w:rsidRPr="00073B1F">
        <w:t xml:space="preserve"> </w:t>
      </w:r>
      <w:r w:rsidR="009E6657" w:rsidRPr="009E6657">
        <w:rPr>
          <w:bCs/>
          <w:lang w:val="en-GB"/>
        </w:rPr>
        <w:t>11.145</w:t>
      </w:r>
      <w:r w:rsidR="00073B1F">
        <w:rPr>
          <w:bCs/>
          <w:lang w:val="en-GB"/>
        </w:rPr>
        <w:t xml:space="preserve">. The closing on the final day recorded of Q4 </w:t>
      </w:r>
      <w:r w:rsidR="00073B1F" w:rsidRPr="002F0782">
        <w:rPr>
          <w:bCs/>
          <w:lang w:val="en-GB"/>
        </w:rPr>
        <w:t>20</w:t>
      </w:r>
      <w:r w:rsidR="00073B1F">
        <w:rPr>
          <w:bCs/>
          <w:lang w:val="en-GB"/>
        </w:rPr>
        <w:t>1</w:t>
      </w:r>
      <w:r w:rsidR="009E6657">
        <w:rPr>
          <w:bCs/>
          <w:lang w:val="en-GB"/>
        </w:rPr>
        <w:t>1</w:t>
      </w:r>
      <w:r w:rsidR="00073B1F" w:rsidRPr="002F0782">
        <w:rPr>
          <w:bCs/>
          <w:lang w:val="en-GB"/>
        </w:rPr>
        <w:t>-12-3</w:t>
      </w:r>
      <w:r w:rsidR="009E6657">
        <w:rPr>
          <w:bCs/>
          <w:lang w:val="en-GB"/>
        </w:rPr>
        <w:t>0</w:t>
      </w:r>
      <w:r w:rsidR="00073B1F">
        <w:rPr>
          <w:bCs/>
          <w:lang w:val="en-GB"/>
        </w:rPr>
        <w:t xml:space="preserve"> was $</w:t>
      </w:r>
      <w:r w:rsidR="00073B1F" w:rsidRPr="00073B1F">
        <w:t xml:space="preserve"> </w:t>
      </w:r>
      <w:r w:rsidR="009E6657" w:rsidRPr="009E6657">
        <w:rPr>
          <w:bCs/>
          <w:lang w:val="en-GB"/>
        </w:rPr>
        <w:t>11.587</w:t>
      </w:r>
      <w:r w:rsidR="00073B1F">
        <w:rPr>
          <w:bCs/>
          <w:lang w:val="en-GB"/>
        </w:rPr>
        <w:t>, the difference amounting to a gain of $</w:t>
      </w:r>
      <w:r w:rsidR="009E6657" w:rsidRPr="009E6657">
        <w:rPr>
          <w:bCs/>
          <w:lang w:val="en-GB"/>
        </w:rPr>
        <w:t>0.442</w:t>
      </w:r>
      <w:r w:rsidR="00B248A3">
        <w:rPr>
          <w:bCs/>
          <w:lang w:val="en-GB"/>
        </w:rPr>
        <w:t>, at a quarterly percentage gain of 3.</w:t>
      </w:r>
      <w:r w:rsidR="004D2D8E">
        <w:rPr>
          <w:bCs/>
          <w:lang w:val="en-GB"/>
        </w:rPr>
        <w:t>88</w:t>
      </w:r>
      <w:r w:rsidR="00B248A3">
        <w:rPr>
          <w:bCs/>
          <w:lang w:val="en-GB"/>
        </w:rPr>
        <w:t>%.</w:t>
      </w:r>
    </w:p>
    <w:p w14:paraId="125F3862" w14:textId="4F2776C6" w:rsidR="009E6657" w:rsidRDefault="001A2D2A" w:rsidP="00073B1F">
      <w:pPr>
        <w:pStyle w:val="BodyText"/>
        <w:rPr>
          <w:bCs/>
          <w:lang w:val="en-GB"/>
        </w:rPr>
      </w:pPr>
      <w:r>
        <w:rPr>
          <w:bCs/>
          <w:lang w:val="en-GB"/>
        </w:rPr>
        <w:t>‘</w:t>
      </w:r>
      <w:r w:rsidR="009E6657" w:rsidRPr="00D92A17">
        <w:rPr>
          <w:bCs/>
          <w:lang w:val="en-GB"/>
        </w:rPr>
        <w:t>Call of Duty: Black Ops</w:t>
      </w:r>
      <w:r w:rsidR="009E6657">
        <w:rPr>
          <w:bCs/>
          <w:lang w:val="en-GB"/>
        </w:rPr>
        <w:t xml:space="preserve"> </w:t>
      </w:r>
      <w:r w:rsidR="00DC2DC5">
        <w:rPr>
          <w:bCs/>
          <w:lang w:val="en-GB"/>
        </w:rPr>
        <w:t>II</w:t>
      </w:r>
      <w:r>
        <w:rPr>
          <w:bCs/>
          <w:lang w:val="en-GB"/>
        </w:rPr>
        <w:t>’</w:t>
      </w:r>
      <w:r w:rsidR="009E6657">
        <w:rPr>
          <w:bCs/>
          <w:lang w:val="en-GB"/>
        </w:rPr>
        <w:t xml:space="preserve"> was also released in Q4 of the business year, in 201</w:t>
      </w:r>
      <w:r w:rsidR="00DC2DC5">
        <w:rPr>
          <w:bCs/>
          <w:lang w:val="en-GB"/>
        </w:rPr>
        <w:t>4</w:t>
      </w:r>
      <w:r w:rsidR="009E6657">
        <w:rPr>
          <w:bCs/>
          <w:lang w:val="en-GB"/>
        </w:rPr>
        <w:t xml:space="preserve">. It was able to secure </w:t>
      </w:r>
      <w:r w:rsidR="00DC2DC5" w:rsidRPr="00DC2DC5">
        <w:rPr>
          <w:bCs/>
          <w:lang w:val="en-GB"/>
        </w:rPr>
        <w:t>29.72</w:t>
      </w:r>
      <w:r w:rsidR="009E6657">
        <w:rPr>
          <w:bCs/>
          <w:lang w:val="en-GB"/>
        </w:rPr>
        <w:t xml:space="preserve"> million copies sold, with an estimate earnings of $</w:t>
      </w:r>
      <w:r w:rsidR="00DC2DC5" w:rsidRPr="00DC2DC5">
        <w:rPr>
          <w:color w:val="202124"/>
          <w:shd w:val="clear" w:color="auto" w:fill="FFFFFF"/>
        </w:rPr>
        <w:t>1486</w:t>
      </w:r>
      <w:r w:rsidR="009E6657">
        <w:rPr>
          <w:bCs/>
          <w:lang w:val="en-GB"/>
        </w:rPr>
        <w:t xml:space="preserve"> million in software sales. At the start of Q4, first recorded </w:t>
      </w:r>
      <w:r w:rsidR="009E6657" w:rsidRPr="00A86153">
        <w:rPr>
          <w:bCs/>
          <w:lang w:val="en-GB"/>
        </w:rPr>
        <w:t>20</w:t>
      </w:r>
      <w:r w:rsidR="009E6657">
        <w:rPr>
          <w:bCs/>
          <w:lang w:val="en-GB"/>
        </w:rPr>
        <w:t>1</w:t>
      </w:r>
      <w:r w:rsidR="00DC2DC5">
        <w:rPr>
          <w:bCs/>
          <w:lang w:val="en-GB"/>
        </w:rPr>
        <w:t>2</w:t>
      </w:r>
      <w:r w:rsidR="009E6657" w:rsidRPr="00A86153">
        <w:rPr>
          <w:bCs/>
          <w:lang w:val="en-GB"/>
        </w:rPr>
        <w:t>-10-01</w:t>
      </w:r>
      <w:r w:rsidR="009E6657">
        <w:rPr>
          <w:bCs/>
          <w:lang w:val="en-GB"/>
        </w:rPr>
        <w:t>, open price in the American stock market for 1 share was $</w:t>
      </w:r>
      <w:r w:rsidR="00DC2DC5" w:rsidRPr="00DC2DC5">
        <w:rPr>
          <w:bCs/>
          <w:lang w:val="en-GB"/>
        </w:rPr>
        <w:t>10.781</w:t>
      </w:r>
      <w:r w:rsidR="009E6657">
        <w:rPr>
          <w:bCs/>
          <w:lang w:val="en-GB"/>
        </w:rPr>
        <w:t xml:space="preserve">. The closing on the final day recorded of Q4 </w:t>
      </w:r>
      <w:r w:rsidR="009E6657" w:rsidRPr="002F0782">
        <w:rPr>
          <w:bCs/>
          <w:lang w:val="en-GB"/>
        </w:rPr>
        <w:t>20</w:t>
      </w:r>
      <w:r w:rsidR="009E6657">
        <w:rPr>
          <w:bCs/>
          <w:lang w:val="en-GB"/>
        </w:rPr>
        <w:t>1</w:t>
      </w:r>
      <w:r w:rsidR="00DC2DC5">
        <w:rPr>
          <w:bCs/>
          <w:lang w:val="en-GB"/>
        </w:rPr>
        <w:t>2</w:t>
      </w:r>
      <w:r w:rsidR="009E6657" w:rsidRPr="002F0782">
        <w:rPr>
          <w:bCs/>
          <w:lang w:val="en-GB"/>
        </w:rPr>
        <w:t>-12-31</w:t>
      </w:r>
      <w:r w:rsidR="009E6657">
        <w:rPr>
          <w:bCs/>
          <w:lang w:val="en-GB"/>
        </w:rPr>
        <w:t xml:space="preserve"> was $</w:t>
      </w:r>
      <w:r w:rsidR="00DC2DC5" w:rsidRPr="00DC2DC5">
        <w:rPr>
          <w:bCs/>
          <w:lang w:val="en-GB"/>
        </w:rPr>
        <w:t>10.132</w:t>
      </w:r>
      <w:r w:rsidR="009E6657">
        <w:rPr>
          <w:bCs/>
          <w:lang w:val="en-GB"/>
        </w:rPr>
        <w:t xml:space="preserve">, the difference amounting to a </w:t>
      </w:r>
      <w:r w:rsidR="00DC2DC5">
        <w:rPr>
          <w:bCs/>
          <w:lang w:val="en-GB"/>
        </w:rPr>
        <w:t xml:space="preserve">loss </w:t>
      </w:r>
      <w:r w:rsidR="009E6657">
        <w:rPr>
          <w:bCs/>
          <w:lang w:val="en-GB"/>
        </w:rPr>
        <w:t xml:space="preserve">of </w:t>
      </w:r>
      <w:r w:rsidR="00DC2DC5">
        <w:rPr>
          <w:bCs/>
          <w:lang w:val="en-GB"/>
        </w:rPr>
        <w:t>-</w:t>
      </w:r>
      <w:r w:rsidR="009E6657">
        <w:rPr>
          <w:bCs/>
          <w:lang w:val="en-GB"/>
        </w:rPr>
        <w:t>$</w:t>
      </w:r>
      <w:r w:rsidR="00DC2DC5" w:rsidRPr="00DC2DC5">
        <w:rPr>
          <w:bCs/>
          <w:lang w:val="en-GB"/>
        </w:rPr>
        <w:t>0.649</w:t>
      </w:r>
      <w:r w:rsidR="004D2D8E">
        <w:rPr>
          <w:bCs/>
          <w:lang w:val="en-GB"/>
        </w:rPr>
        <w:t>, at a quarterly percentage loss of -6.2%</w:t>
      </w:r>
      <w:r w:rsidR="00DC2DC5">
        <w:rPr>
          <w:bCs/>
          <w:lang w:val="en-GB"/>
        </w:rPr>
        <w:t>.</w:t>
      </w:r>
    </w:p>
    <w:p w14:paraId="503296D3" w14:textId="3053A995" w:rsidR="00DC2DC5" w:rsidRDefault="00DC2DC5" w:rsidP="00073B1F">
      <w:pPr>
        <w:pStyle w:val="BodyText"/>
        <w:rPr>
          <w:bCs/>
          <w:lang w:val="en-GB"/>
        </w:rPr>
      </w:pPr>
      <w:r>
        <w:rPr>
          <w:bCs/>
          <w:lang w:val="en-GB"/>
        </w:rPr>
        <w:t>Although these games sold</w:t>
      </w:r>
      <w:r w:rsidR="00C8602C">
        <w:rPr>
          <w:bCs/>
          <w:lang w:val="en-GB"/>
        </w:rPr>
        <w:t xml:space="preserve"> very well</w:t>
      </w:r>
      <w:r>
        <w:rPr>
          <w:bCs/>
          <w:lang w:val="en-GB"/>
        </w:rPr>
        <w:t xml:space="preserve">, the market price increase </w:t>
      </w:r>
      <w:r w:rsidR="00B958C2">
        <w:rPr>
          <w:bCs/>
          <w:lang w:val="en-GB"/>
        </w:rPr>
        <w:t>is not</w:t>
      </w:r>
      <w:r>
        <w:rPr>
          <w:bCs/>
          <w:lang w:val="en-GB"/>
        </w:rPr>
        <w:t xml:space="preserve"> as impressive. This could be due to many factors, </w:t>
      </w:r>
      <w:r w:rsidR="00B248A3">
        <w:rPr>
          <w:bCs/>
          <w:lang w:val="en-GB"/>
        </w:rPr>
        <w:t>these</w:t>
      </w:r>
      <w:r>
        <w:rPr>
          <w:bCs/>
          <w:lang w:val="en-GB"/>
        </w:rPr>
        <w:t xml:space="preserve"> games are very expensive to make and even more expensive to market</w:t>
      </w:r>
      <w:r w:rsidR="00B958C2">
        <w:rPr>
          <w:bCs/>
          <w:lang w:val="en-GB"/>
        </w:rPr>
        <w:t xml:space="preserve"> “the launch budget was around $200 million”, (Most Expensive Video Games Ever Made, Business Insider, 8/07/2014)</w:t>
      </w:r>
      <w:r w:rsidR="00C8602C">
        <w:rPr>
          <w:bCs/>
          <w:lang w:val="en-GB"/>
        </w:rPr>
        <w:t xml:space="preserve"> </w:t>
      </w:r>
      <w:r w:rsidR="001A2D2A">
        <w:rPr>
          <w:bCs/>
          <w:lang w:val="en-GB"/>
        </w:rPr>
        <w:fldChar w:fldCharType="begin"/>
      </w:r>
      <w:r w:rsidR="001A2D2A">
        <w:rPr>
          <w:bCs/>
          <w:lang w:val="en-GB"/>
        </w:rPr>
        <w:instrText xml:space="preserve"> ADDIN ZOTERO_ITEM CSL_CITATION {"citationID":"ZZtHcYRA","properties":{"formattedCitation":"[22]","plainCitation":"[22]","noteIndex":0},"citationItems":[{"id":35,"uris":["http://zotero.org/users/local/IyScSSkm/items/N8NESJ5F"],"uri":["http://zotero.org/users/local/IyScSSkm/items/N8NESJ5F"],"itemData":{"id":35,"type":"webpage","title":"The Most Expensive Video Games Ever Made - Business Insider","URL":"https://www.businessinsider.com/the-most-expensive-video-games-ever-made-2014-7?r=US&amp;IR=T","accessed":{"date-parts":[["2020",11,22]]}}}],"schema":"https://github.com/citation-style-language/schema/raw/master/csl-citation.json"} </w:instrText>
      </w:r>
      <w:r w:rsidR="001A2D2A">
        <w:rPr>
          <w:bCs/>
          <w:lang w:val="en-GB"/>
        </w:rPr>
        <w:fldChar w:fldCharType="separate"/>
      </w:r>
      <w:r w:rsidR="001A2D2A" w:rsidRPr="001A2D2A">
        <w:t>[22]</w:t>
      </w:r>
      <w:r w:rsidR="001A2D2A">
        <w:rPr>
          <w:bCs/>
          <w:lang w:val="en-GB"/>
        </w:rPr>
        <w:fldChar w:fldCharType="end"/>
      </w:r>
      <w:r w:rsidR="00B958C2">
        <w:rPr>
          <w:bCs/>
          <w:lang w:val="en-GB"/>
        </w:rPr>
        <w:t xml:space="preserve">. Activision in that </w:t>
      </w:r>
      <w:r w:rsidR="00B248A3">
        <w:rPr>
          <w:bCs/>
          <w:lang w:val="en-GB"/>
        </w:rPr>
        <w:t>time</w:t>
      </w:r>
      <w:r w:rsidR="00B958C2">
        <w:rPr>
          <w:bCs/>
          <w:lang w:val="en-GB"/>
        </w:rPr>
        <w:t xml:space="preserve"> would produce more games then their “Call of Duty” franchise. As we got closer to </w:t>
      </w:r>
      <w:r w:rsidR="00B248A3">
        <w:rPr>
          <w:bCs/>
          <w:lang w:val="en-GB"/>
        </w:rPr>
        <w:t>2015,</w:t>
      </w:r>
      <w:r w:rsidR="00B958C2">
        <w:rPr>
          <w:bCs/>
          <w:lang w:val="en-GB"/>
        </w:rPr>
        <w:t xml:space="preserve"> they streamlined their products, keeping only profitable franchises.</w:t>
      </w:r>
    </w:p>
    <w:p w14:paraId="3A91D0C4" w14:textId="060AC6E1" w:rsidR="006F6D3D" w:rsidRPr="000F5B6F" w:rsidRDefault="00B958C2" w:rsidP="000F5B6F">
      <w:pPr>
        <w:pStyle w:val="BodyText"/>
        <w:rPr>
          <w:bCs/>
          <w:lang w:val="en-GB"/>
        </w:rPr>
      </w:pPr>
      <w:r>
        <w:rPr>
          <w:bCs/>
          <w:lang w:val="en-GB"/>
        </w:rPr>
        <w:t>If you notice</w:t>
      </w:r>
      <w:r w:rsidR="00B248A3">
        <w:rPr>
          <w:bCs/>
          <w:lang w:val="en-GB"/>
        </w:rPr>
        <w:t>d</w:t>
      </w:r>
      <w:r>
        <w:rPr>
          <w:bCs/>
          <w:lang w:val="en-GB"/>
        </w:rPr>
        <w:t xml:space="preserve"> the sudden rise in Stock price</w:t>
      </w:r>
      <w:r w:rsidR="00B248A3">
        <w:rPr>
          <w:bCs/>
          <w:lang w:val="en-GB"/>
        </w:rPr>
        <w:t>,</w:t>
      </w:r>
      <w:r>
        <w:rPr>
          <w:bCs/>
          <w:lang w:val="en-GB"/>
        </w:rPr>
        <w:t xml:space="preserve"> beginning in 2013, This is more than likely f</w:t>
      </w:r>
      <w:r w:rsidR="00B248A3">
        <w:rPr>
          <w:bCs/>
          <w:lang w:val="en-GB"/>
        </w:rPr>
        <w:t>ro</w:t>
      </w:r>
      <w:r>
        <w:rPr>
          <w:bCs/>
          <w:lang w:val="en-GB"/>
        </w:rPr>
        <w:t>m less product</w:t>
      </w:r>
      <w:r w:rsidR="00B248A3">
        <w:rPr>
          <w:bCs/>
          <w:lang w:val="en-GB"/>
        </w:rPr>
        <w:t>s being</w:t>
      </w:r>
      <w:r>
        <w:rPr>
          <w:bCs/>
          <w:lang w:val="en-GB"/>
        </w:rPr>
        <w:t xml:space="preserve"> produced but as well as implementing “Micro Transactions” into their software. These are payment</w:t>
      </w:r>
      <w:r w:rsidR="00B248A3">
        <w:rPr>
          <w:bCs/>
          <w:lang w:val="en-GB"/>
        </w:rPr>
        <w:t>s</w:t>
      </w:r>
      <w:r>
        <w:rPr>
          <w:bCs/>
          <w:lang w:val="en-GB"/>
        </w:rPr>
        <w:t xml:space="preserve"> you can make for currency or items to use in a video </w:t>
      </w:r>
      <w:r w:rsidR="008961BD">
        <w:rPr>
          <w:bCs/>
          <w:lang w:val="en-GB"/>
        </w:rPr>
        <w:t xml:space="preserve">game. This was first </w:t>
      </w:r>
      <w:r w:rsidR="008961BD">
        <w:rPr>
          <w:bCs/>
          <w:lang w:val="en-GB"/>
        </w:rPr>
        <w:lastRenderedPageBreak/>
        <w:t xml:space="preserve">introduced in 2013 </w:t>
      </w:r>
      <w:r w:rsidR="001A2D2A">
        <w:rPr>
          <w:bCs/>
          <w:lang w:val="en-GB"/>
        </w:rPr>
        <w:t>‘</w:t>
      </w:r>
      <w:r w:rsidR="008961BD">
        <w:rPr>
          <w:bCs/>
          <w:lang w:val="en-GB"/>
        </w:rPr>
        <w:t xml:space="preserve">Call of </w:t>
      </w:r>
      <w:r w:rsidR="00B248A3">
        <w:rPr>
          <w:bCs/>
          <w:lang w:val="en-GB"/>
        </w:rPr>
        <w:t>Duty:</w:t>
      </w:r>
      <w:r w:rsidR="008961BD">
        <w:rPr>
          <w:bCs/>
          <w:lang w:val="en-GB"/>
        </w:rPr>
        <w:t xml:space="preserve"> Ghosts</w:t>
      </w:r>
      <w:r w:rsidR="001A2D2A">
        <w:rPr>
          <w:bCs/>
          <w:lang w:val="en-GB"/>
        </w:rPr>
        <w:t>’</w:t>
      </w:r>
      <w:r w:rsidR="008961BD">
        <w:rPr>
          <w:bCs/>
          <w:lang w:val="en-GB"/>
        </w:rPr>
        <w:t xml:space="preserve"> and is highly profitable practice</w:t>
      </w:r>
      <w:r w:rsidR="00B248A3">
        <w:rPr>
          <w:bCs/>
          <w:lang w:val="en-GB"/>
        </w:rPr>
        <w:t>.</w:t>
      </w:r>
    </w:p>
    <w:p w14:paraId="404FCEA5" w14:textId="3E638722" w:rsidR="00403664" w:rsidRDefault="000F5B6F" w:rsidP="00ED0149">
      <w:pPr>
        <w:pStyle w:val="Heading2"/>
      </w:pPr>
      <w:r>
        <w:t>Disney</w:t>
      </w:r>
      <w:r w:rsidR="00B10EA7">
        <w:t xml:space="preserve"> (Film</w:t>
      </w:r>
      <w:r w:rsidR="008B6BD3">
        <w:t>)</w:t>
      </w:r>
    </w:p>
    <w:p w14:paraId="0B43E8BD" w14:textId="659CE7BD" w:rsidR="008B6BD3" w:rsidRDefault="008B6BD3" w:rsidP="008B6BD3">
      <w:r>
        <w:rPr>
          <w:noProof/>
        </w:rPr>
        <w:drawing>
          <wp:inline distT="0" distB="0" distL="0" distR="0" wp14:anchorId="2350EE34" wp14:editId="26E76C2E">
            <wp:extent cx="3089910" cy="1235710"/>
            <wp:effectExtent l="0" t="0" r="0" b="2540"/>
            <wp:docPr id="7" name="Picture 7"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9910" cy="1235710"/>
                    </a:xfrm>
                    <a:prstGeom prst="rect">
                      <a:avLst/>
                    </a:prstGeom>
                  </pic:spPr>
                </pic:pic>
              </a:graphicData>
            </a:graphic>
          </wp:inline>
        </w:drawing>
      </w:r>
    </w:p>
    <w:p w14:paraId="4B106903" w14:textId="1606BA04" w:rsidR="00E82812" w:rsidRPr="002F0782" w:rsidRDefault="00E82812" w:rsidP="00E82812">
      <w:pPr>
        <w:pStyle w:val="BodyText"/>
        <w:ind w:firstLine="0"/>
        <w:rPr>
          <w:b/>
          <w:sz w:val="16"/>
          <w:szCs w:val="16"/>
          <w:lang w:val="en-GB"/>
        </w:rPr>
      </w:pPr>
      <w:r w:rsidRPr="002F0782">
        <w:rPr>
          <w:b/>
          <w:sz w:val="16"/>
          <w:szCs w:val="16"/>
          <w:lang w:val="en-GB"/>
        </w:rPr>
        <w:t xml:space="preserve">Figure </w:t>
      </w:r>
      <w:r>
        <w:rPr>
          <w:b/>
          <w:sz w:val="16"/>
          <w:szCs w:val="16"/>
          <w:lang w:val="en-GB"/>
        </w:rPr>
        <w:t>4</w:t>
      </w:r>
      <w:r w:rsidRPr="002F0782">
        <w:rPr>
          <w:b/>
          <w:sz w:val="16"/>
          <w:szCs w:val="16"/>
          <w:lang w:val="en-GB"/>
        </w:rPr>
        <w:t xml:space="preserve">: </w:t>
      </w:r>
      <w:r>
        <w:rPr>
          <w:b/>
          <w:sz w:val="16"/>
          <w:szCs w:val="16"/>
          <w:lang w:val="en-GB"/>
        </w:rPr>
        <w:t xml:space="preserve">Disney </w:t>
      </w:r>
      <w:r w:rsidRPr="002F0782">
        <w:rPr>
          <w:b/>
          <w:sz w:val="16"/>
          <w:szCs w:val="16"/>
          <w:lang w:val="en-GB"/>
        </w:rPr>
        <w:t xml:space="preserve">Stock </w:t>
      </w:r>
    </w:p>
    <w:p w14:paraId="4F733279" w14:textId="77777777" w:rsidR="00E82812" w:rsidRPr="00E82812" w:rsidRDefault="00E82812" w:rsidP="00E82812">
      <w:pPr>
        <w:jc w:val="left"/>
        <w:rPr>
          <w:b/>
          <w:bCs/>
        </w:rPr>
      </w:pPr>
    </w:p>
    <w:p w14:paraId="3E7649BA" w14:textId="42FDD2CF" w:rsidR="008B6BD3" w:rsidRDefault="00E82812" w:rsidP="008B6BD3">
      <w:r>
        <w:rPr>
          <w:noProof/>
        </w:rPr>
        <w:drawing>
          <wp:inline distT="0" distB="0" distL="0" distR="0" wp14:anchorId="24DB14B1" wp14:editId="6EAF47B8">
            <wp:extent cx="2981741" cy="2629267"/>
            <wp:effectExtent l="0" t="0" r="952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81741" cy="2629267"/>
                    </a:xfrm>
                    <a:prstGeom prst="rect">
                      <a:avLst/>
                    </a:prstGeom>
                  </pic:spPr>
                </pic:pic>
              </a:graphicData>
            </a:graphic>
          </wp:inline>
        </w:drawing>
      </w:r>
    </w:p>
    <w:p w14:paraId="287D7588" w14:textId="352E0CA4" w:rsidR="00E82812" w:rsidRDefault="00E82812" w:rsidP="00E82812">
      <w:pPr>
        <w:pStyle w:val="BodyText"/>
        <w:ind w:firstLine="0"/>
        <w:rPr>
          <w:b/>
          <w:sz w:val="16"/>
          <w:szCs w:val="16"/>
          <w:lang w:val="en-GB"/>
        </w:rPr>
      </w:pPr>
      <w:r w:rsidRPr="002F0782">
        <w:rPr>
          <w:b/>
          <w:sz w:val="16"/>
          <w:szCs w:val="16"/>
          <w:lang w:val="en-GB"/>
        </w:rPr>
        <w:t xml:space="preserve">Figure </w:t>
      </w:r>
      <w:r>
        <w:rPr>
          <w:b/>
          <w:sz w:val="16"/>
          <w:szCs w:val="16"/>
          <w:lang w:val="en-GB"/>
        </w:rPr>
        <w:t>5</w:t>
      </w:r>
      <w:r w:rsidRPr="002F0782">
        <w:rPr>
          <w:b/>
          <w:sz w:val="16"/>
          <w:szCs w:val="16"/>
          <w:lang w:val="en-GB"/>
        </w:rPr>
        <w:t xml:space="preserve">: </w:t>
      </w:r>
      <w:r>
        <w:rPr>
          <w:b/>
          <w:sz w:val="16"/>
          <w:szCs w:val="16"/>
          <w:lang w:val="en-GB"/>
        </w:rPr>
        <w:t xml:space="preserve">Disney Total Revenue </w:t>
      </w:r>
      <w:r w:rsidRPr="002F0782">
        <w:rPr>
          <w:b/>
          <w:sz w:val="16"/>
          <w:szCs w:val="16"/>
          <w:lang w:val="en-GB"/>
        </w:rPr>
        <w:t>per</w:t>
      </w:r>
      <w:r>
        <w:rPr>
          <w:b/>
          <w:sz w:val="16"/>
          <w:szCs w:val="16"/>
          <w:lang w:val="en-GB"/>
        </w:rPr>
        <w:t xml:space="preserve"> year from products</w:t>
      </w:r>
    </w:p>
    <w:p w14:paraId="5DE586C5" w14:textId="6AEA3E83" w:rsidR="00E82812" w:rsidRPr="002F0782" w:rsidRDefault="00E82812" w:rsidP="00E82812">
      <w:pPr>
        <w:pStyle w:val="BodyText"/>
        <w:ind w:firstLine="0"/>
        <w:rPr>
          <w:b/>
          <w:sz w:val="16"/>
          <w:szCs w:val="16"/>
          <w:lang w:val="en-GB"/>
        </w:rPr>
      </w:pPr>
      <w:r>
        <w:rPr>
          <w:b/>
          <w:noProof/>
          <w:sz w:val="16"/>
          <w:szCs w:val="16"/>
          <w:lang w:val="en-GB"/>
        </w:rPr>
        <w:drawing>
          <wp:inline distT="0" distB="0" distL="0" distR="0" wp14:anchorId="376D0FE4" wp14:editId="12BC5491">
            <wp:extent cx="2934109" cy="2581635"/>
            <wp:effectExtent l="0" t="0" r="0" b="9525"/>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34109" cy="2581635"/>
                    </a:xfrm>
                    <a:prstGeom prst="rect">
                      <a:avLst/>
                    </a:prstGeom>
                  </pic:spPr>
                </pic:pic>
              </a:graphicData>
            </a:graphic>
          </wp:inline>
        </w:drawing>
      </w:r>
    </w:p>
    <w:p w14:paraId="6CD940EE" w14:textId="42A7C2D3" w:rsidR="00E82812" w:rsidRPr="00E82812" w:rsidRDefault="00E82812" w:rsidP="00E82812">
      <w:pPr>
        <w:pStyle w:val="BodyText"/>
        <w:ind w:firstLine="0"/>
        <w:rPr>
          <w:b/>
          <w:sz w:val="16"/>
          <w:szCs w:val="16"/>
          <w:lang w:val="en-GB"/>
        </w:rPr>
      </w:pPr>
      <w:r w:rsidRPr="002F0782">
        <w:rPr>
          <w:b/>
          <w:sz w:val="16"/>
          <w:szCs w:val="16"/>
          <w:lang w:val="en-GB"/>
        </w:rPr>
        <w:t xml:space="preserve">Figure </w:t>
      </w:r>
      <w:r>
        <w:rPr>
          <w:b/>
          <w:sz w:val="16"/>
          <w:szCs w:val="16"/>
          <w:lang w:val="en-GB"/>
        </w:rPr>
        <w:t>6</w:t>
      </w:r>
      <w:r w:rsidRPr="002F0782">
        <w:rPr>
          <w:b/>
          <w:sz w:val="16"/>
          <w:szCs w:val="16"/>
          <w:lang w:val="en-GB"/>
        </w:rPr>
        <w:t xml:space="preserve">: </w:t>
      </w:r>
      <w:r>
        <w:rPr>
          <w:b/>
          <w:sz w:val="16"/>
          <w:szCs w:val="16"/>
          <w:lang w:val="en-GB"/>
        </w:rPr>
        <w:t>Disney Total Products bar chart</w:t>
      </w:r>
      <w:r w:rsidRPr="002F0782">
        <w:rPr>
          <w:b/>
          <w:sz w:val="16"/>
          <w:szCs w:val="16"/>
          <w:lang w:val="en-GB"/>
        </w:rPr>
        <w:t xml:space="preserve"> </w:t>
      </w:r>
    </w:p>
    <w:p w14:paraId="73895768" w14:textId="0D662F4C" w:rsidR="00333C8F" w:rsidRDefault="00E82812" w:rsidP="00333C8F">
      <w:pPr>
        <w:pStyle w:val="BodyText"/>
        <w:rPr>
          <w:lang w:val="en-GB"/>
        </w:rPr>
      </w:pPr>
      <w:r>
        <w:rPr>
          <w:lang w:val="en-GB"/>
        </w:rPr>
        <w:t xml:space="preserve">There is some correlation between the dips and rises between the total products </w:t>
      </w:r>
      <w:r w:rsidR="00C8602C">
        <w:rPr>
          <w:lang w:val="en-GB"/>
        </w:rPr>
        <w:t>and total revenue</w:t>
      </w:r>
      <w:r w:rsidR="00061338">
        <w:rPr>
          <w:lang w:val="en-GB"/>
        </w:rPr>
        <w:t>, but as time went on Disney seem to release less products per year. Total number of products releases has no correlation to the stock market line plot., but I do see a rising trend in both Total Revenue and line plot charts.</w:t>
      </w:r>
    </w:p>
    <w:p w14:paraId="5D5EF3C1" w14:textId="619FDA1C" w:rsidR="00333C8F" w:rsidRDefault="00333C8F" w:rsidP="00333C8F">
      <w:pPr>
        <w:ind w:firstLine="288"/>
        <w:jc w:val="both"/>
        <w:rPr>
          <w:lang w:val="en-GB"/>
        </w:rPr>
      </w:pPr>
      <w:r>
        <w:rPr>
          <w:lang w:val="en-GB"/>
        </w:rPr>
        <w:t xml:space="preserve">Disney is a very lucrative company. and have a strong presence in the film industry. In the time 2006 – 2015 alone, </w:t>
      </w:r>
      <w:r>
        <w:rPr>
          <w:lang w:val="en-GB"/>
        </w:rPr>
        <w:t xml:space="preserve">Disney owns 17 out of the top 50 film of all time. I will be analysing, the top Films from each of the studio owned by Disney for this period. ‘Lucasfilm’ (acquired 2012) 2015’s </w:t>
      </w:r>
      <w:r w:rsidR="001A2D2A">
        <w:rPr>
          <w:lang w:val="en-GB"/>
        </w:rPr>
        <w:t>‘</w:t>
      </w:r>
      <w:r w:rsidRPr="007633B1">
        <w:rPr>
          <w:lang w:val="en-GB"/>
        </w:rPr>
        <w:t>Star Wars: The Force Awakens</w:t>
      </w:r>
      <w:r w:rsidR="001A2D2A">
        <w:rPr>
          <w:lang w:val="en-GB"/>
        </w:rPr>
        <w:t>’</w:t>
      </w:r>
      <w:r>
        <w:rPr>
          <w:lang w:val="en-GB"/>
        </w:rPr>
        <w:t xml:space="preserve"> worldwide gross of $</w:t>
      </w:r>
      <w:r w:rsidRPr="007633B1">
        <w:rPr>
          <w:lang w:val="en-GB"/>
        </w:rPr>
        <w:t>2</w:t>
      </w:r>
      <w:r>
        <w:rPr>
          <w:lang w:val="en-GB"/>
        </w:rPr>
        <w:t>,</w:t>
      </w:r>
      <w:r w:rsidRPr="007633B1">
        <w:rPr>
          <w:lang w:val="en-GB"/>
        </w:rPr>
        <w:t>068</w:t>
      </w:r>
      <w:r>
        <w:rPr>
          <w:lang w:val="en-GB"/>
        </w:rPr>
        <w:t>,</w:t>
      </w:r>
      <w:r w:rsidRPr="007633B1">
        <w:rPr>
          <w:lang w:val="en-GB"/>
        </w:rPr>
        <w:t>223</w:t>
      </w:r>
      <w:r>
        <w:rPr>
          <w:lang w:val="en-GB"/>
        </w:rPr>
        <w:t>,</w:t>
      </w:r>
      <w:r w:rsidRPr="007633B1">
        <w:rPr>
          <w:lang w:val="en-GB"/>
        </w:rPr>
        <w:t>624</w:t>
      </w:r>
      <w:r>
        <w:rPr>
          <w:lang w:val="en-GB"/>
        </w:rPr>
        <w:t xml:space="preserve"> worldwide. </w:t>
      </w:r>
      <w:r w:rsidR="001A2D2A">
        <w:rPr>
          <w:lang w:val="en-GB"/>
        </w:rPr>
        <w:t>‘</w:t>
      </w:r>
      <w:r w:rsidRPr="007633B1">
        <w:rPr>
          <w:lang w:val="en-GB"/>
        </w:rPr>
        <w:t>The Avengers</w:t>
      </w:r>
      <w:r w:rsidR="001A2D2A">
        <w:rPr>
          <w:lang w:val="en-GB"/>
        </w:rPr>
        <w:t>’</w:t>
      </w:r>
      <w:r>
        <w:rPr>
          <w:lang w:val="en-GB"/>
        </w:rPr>
        <w:t xml:space="preserve"> released in 2012 from ‘Marvel Studios’ (acquired 2009), grossing worldwide $</w:t>
      </w:r>
      <w:r w:rsidRPr="00333C8F">
        <w:rPr>
          <w:lang w:val="en-GB"/>
        </w:rPr>
        <w:t>1</w:t>
      </w:r>
      <w:r>
        <w:rPr>
          <w:lang w:val="en-GB"/>
        </w:rPr>
        <w:t>,</w:t>
      </w:r>
      <w:r w:rsidRPr="00333C8F">
        <w:rPr>
          <w:lang w:val="en-GB"/>
        </w:rPr>
        <w:t>519</w:t>
      </w:r>
      <w:r>
        <w:rPr>
          <w:lang w:val="en-GB"/>
        </w:rPr>
        <w:t>,</w:t>
      </w:r>
      <w:r w:rsidRPr="00333C8F">
        <w:rPr>
          <w:lang w:val="en-GB"/>
        </w:rPr>
        <w:t>557</w:t>
      </w:r>
      <w:r>
        <w:rPr>
          <w:lang w:val="en-GB"/>
        </w:rPr>
        <w:t>,</w:t>
      </w:r>
      <w:r w:rsidRPr="00333C8F">
        <w:rPr>
          <w:lang w:val="en-GB"/>
        </w:rPr>
        <w:t>910</w:t>
      </w:r>
      <w:r>
        <w:rPr>
          <w:lang w:val="en-GB"/>
        </w:rPr>
        <w:t xml:space="preserve">. ‘Pixar’ (acquired 2006) </w:t>
      </w:r>
      <w:r w:rsidR="001A2D2A">
        <w:rPr>
          <w:lang w:val="en-GB"/>
        </w:rPr>
        <w:t>‘</w:t>
      </w:r>
      <w:r w:rsidRPr="00333C8F">
        <w:rPr>
          <w:lang w:val="en-GB"/>
        </w:rPr>
        <w:t>Toy Story 3</w:t>
      </w:r>
      <w:r w:rsidR="001A2D2A">
        <w:rPr>
          <w:lang w:val="en-GB"/>
        </w:rPr>
        <w:t>’</w:t>
      </w:r>
      <w:r>
        <w:rPr>
          <w:lang w:val="en-GB"/>
        </w:rPr>
        <w:t xml:space="preserve"> released 2010, with worldwide gross of $</w:t>
      </w:r>
      <w:r w:rsidRPr="00333C8F">
        <w:rPr>
          <w:lang w:val="en-GB"/>
        </w:rPr>
        <w:t>1</w:t>
      </w:r>
      <w:r>
        <w:rPr>
          <w:lang w:val="en-GB"/>
        </w:rPr>
        <w:t>,</w:t>
      </w:r>
      <w:r w:rsidRPr="00333C8F">
        <w:rPr>
          <w:lang w:val="en-GB"/>
        </w:rPr>
        <w:t>066</w:t>
      </w:r>
      <w:r>
        <w:rPr>
          <w:lang w:val="en-GB"/>
        </w:rPr>
        <w:t>,</w:t>
      </w:r>
      <w:r w:rsidRPr="00333C8F">
        <w:rPr>
          <w:lang w:val="en-GB"/>
        </w:rPr>
        <w:t>969</w:t>
      </w:r>
      <w:r>
        <w:rPr>
          <w:lang w:val="en-GB"/>
        </w:rPr>
        <w:t>,</w:t>
      </w:r>
      <w:r w:rsidRPr="00333C8F">
        <w:rPr>
          <w:lang w:val="en-GB"/>
        </w:rPr>
        <w:t>703</w:t>
      </w:r>
      <w:r>
        <w:rPr>
          <w:lang w:val="en-GB"/>
        </w:rPr>
        <w:t>. And the in-house studio “</w:t>
      </w:r>
      <w:r w:rsidRPr="00333C8F">
        <w:rPr>
          <w:lang w:val="en-GB"/>
        </w:rPr>
        <w:t>Walt Disney Pictures</w:t>
      </w:r>
      <w:r>
        <w:rPr>
          <w:lang w:val="en-GB"/>
        </w:rPr>
        <w:t xml:space="preserve">” animated feature </w:t>
      </w:r>
      <w:r w:rsidR="001A2D2A">
        <w:rPr>
          <w:lang w:val="en-GB"/>
        </w:rPr>
        <w:t>‘</w:t>
      </w:r>
      <w:r>
        <w:rPr>
          <w:lang w:val="en-GB"/>
        </w:rPr>
        <w:t>Frozen</w:t>
      </w:r>
      <w:r w:rsidR="001A2D2A">
        <w:rPr>
          <w:lang w:val="en-GB"/>
        </w:rPr>
        <w:t>’</w:t>
      </w:r>
      <w:r>
        <w:rPr>
          <w:lang w:val="en-GB"/>
        </w:rPr>
        <w:t xml:space="preserve"> release in 2013 to </w:t>
      </w:r>
      <w:r w:rsidR="00014746">
        <w:rPr>
          <w:lang w:val="en-GB"/>
        </w:rPr>
        <w:t>worldwide</w:t>
      </w:r>
      <w:r>
        <w:rPr>
          <w:lang w:val="en-GB"/>
        </w:rPr>
        <w:t xml:space="preserve"> gross </w:t>
      </w:r>
      <w:r w:rsidR="00014746">
        <w:rPr>
          <w:lang w:val="en-GB"/>
        </w:rPr>
        <w:t>of $</w:t>
      </w:r>
      <w:r w:rsidRPr="00333C8F">
        <w:rPr>
          <w:lang w:val="en-GB"/>
        </w:rPr>
        <w:t>1</w:t>
      </w:r>
      <w:r>
        <w:rPr>
          <w:lang w:val="en-GB"/>
        </w:rPr>
        <w:t>,</w:t>
      </w:r>
      <w:r w:rsidRPr="00333C8F">
        <w:rPr>
          <w:lang w:val="en-GB"/>
        </w:rPr>
        <w:t>274</w:t>
      </w:r>
      <w:r>
        <w:rPr>
          <w:lang w:val="en-GB"/>
        </w:rPr>
        <w:t>,</w:t>
      </w:r>
      <w:r w:rsidRPr="00333C8F">
        <w:rPr>
          <w:lang w:val="en-GB"/>
        </w:rPr>
        <w:t>219</w:t>
      </w:r>
      <w:r>
        <w:rPr>
          <w:lang w:val="en-GB"/>
        </w:rPr>
        <w:t>,</w:t>
      </w:r>
      <w:r w:rsidRPr="00333C8F">
        <w:rPr>
          <w:lang w:val="en-GB"/>
        </w:rPr>
        <w:t>009</w:t>
      </w:r>
      <w:r>
        <w:rPr>
          <w:lang w:val="en-GB"/>
        </w:rPr>
        <w:t>.</w:t>
      </w:r>
    </w:p>
    <w:p w14:paraId="654AE347" w14:textId="77777777" w:rsidR="00333C8F" w:rsidRPr="00333C8F" w:rsidRDefault="00333C8F" w:rsidP="00333C8F">
      <w:pPr>
        <w:ind w:firstLine="288"/>
        <w:jc w:val="both"/>
        <w:rPr>
          <w:sz w:val="8"/>
          <w:szCs w:val="8"/>
          <w:lang w:val="en-GB"/>
        </w:rPr>
      </w:pPr>
    </w:p>
    <w:p w14:paraId="6D81DE35" w14:textId="3AA95131" w:rsidR="00B97198" w:rsidRDefault="00333C8F" w:rsidP="00333C8F">
      <w:pPr>
        <w:ind w:firstLine="288"/>
        <w:jc w:val="both"/>
        <w:rPr>
          <w:lang w:val="en-GB"/>
        </w:rPr>
      </w:pPr>
      <w:r>
        <w:rPr>
          <w:lang w:val="en-GB"/>
        </w:rPr>
        <w:t xml:space="preserve">‘Marvel Studios’ </w:t>
      </w:r>
      <w:r w:rsidR="00014746">
        <w:rPr>
          <w:lang w:val="en-GB"/>
        </w:rPr>
        <w:t>was</w:t>
      </w:r>
      <w:r>
        <w:rPr>
          <w:lang w:val="en-GB"/>
        </w:rPr>
        <w:t xml:space="preserve"> purchased by the Walt Disney Company </w:t>
      </w:r>
      <w:r w:rsidR="00014746">
        <w:rPr>
          <w:lang w:val="en-GB"/>
        </w:rPr>
        <w:t xml:space="preserve">in 2009 by the ‘The Walt Disney Company’ for $4 billion. One of the most profitable features this studio released for Disney is </w:t>
      </w:r>
      <w:r w:rsidR="001A2D2A">
        <w:rPr>
          <w:lang w:val="en-GB"/>
        </w:rPr>
        <w:t>‘</w:t>
      </w:r>
      <w:r w:rsidR="00014746">
        <w:rPr>
          <w:lang w:val="en-GB"/>
        </w:rPr>
        <w:t>The Avengers</w:t>
      </w:r>
      <w:r w:rsidR="001A2D2A">
        <w:rPr>
          <w:lang w:val="en-GB"/>
        </w:rPr>
        <w:t>’</w:t>
      </w:r>
      <w:r w:rsidR="00014746">
        <w:rPr>
          <w:lang w:val="en-GB"/>
        </w:rPr>
        <w:t xml:space="preserve"> released in </w:t>
      </w:r>
      <w:r w:rsidR="00014746" w:rsidRPr="00014746">
        <w:rPr>
          <w:lang w:val="en-GB"/>
        </w:rPr>
        <w:t>2013-11-27</w:t>
      </w:r>
      <w:r w:rsidR="00014746">
        <w:rPr>
          <w:lang w:val="en-GB"/>
        </w:rPr>
        <w:t xml:space="preserve"> in Quarter 4 of the business year. </w:t>
      </w:r>
      <w:r w:rsidR="00B97198" w:rsidRPr="00B97198">
        <w:rPr>
          <w:lang w:val="en-GB"/>
        </w:rPr>
        <w:t>2012-10-01</w:t>
      </w:r>
      <w:r w:rsidR="00B97198">
        <w:rPr>
          <w:lang w:val="en-GB"/>
        </w:rPr>
        <w:t xml:space="preserve"> open Price was </w:t>
      </w:r>
      <w:r w:rsidR="008974B9">
        <w:rPr>
          <w:lang w:val="en-GB"/>
        </w:rPr>
        <w:t>$</w:t>
      </w:r>
      <w:r w:rsidR="008974B9" w:rsidRPr="00B97198">
        <w:rPr>
          <w:lang w:val="en-GB"/>
        </w:rPr>
        <w:t>48.547</w:t>
      </w:r>
      <w:r w:rsidR="008974B9">
        <w:rPr>
          <w:lang w:val="en-GB"/>
        </w:rPr>
        <w:t xml:space="preserve"> and</w:t>
      </w:r>
      <w:r w:rsidR="00B97198">
        <w:rPr>
          <w:lang w:val="en-GB"/>
        </w:rPr>
        <w:t xml:space="preserve"> closing on </w:t>
      </w:r>
      <w:r w:rsidR="00B97198" w:rsidRPr="00B97198">
        <w:rPr>
          <w:lang w:val="en-GB"/>
        </w:rPr>
        <w:t>2012-12-31</w:t>
      </w:r>
      <w:r w:rsidR="00B97198">
        <w:rPr>
          <w:lang w:val="en-GB"/>
        </w:rPr>
        <w:t xml:space="preserve"> $</w:t>
      </w:r>
      <w:r w:rsidR="00B97198" w:rsidRPr="00B97198">
        <w:rPr>
          <w:lang w:val="en-GB"/>
        </w:rPr>
        <w:t>46.918</w:t>
      </w:r>
      <w:r w:rsidR="00B97198">
        <w:rPr>
          <w:lang w:val="en-GB"/>
        </w:rPr>
        <w:t>. That is a total loss of $</w:t>
      </w:r>
      <w:r w:rsidR="00B97198" w:rsidRPr="00B97198">
        <w:rPr>
          <w:lang w:val="en-GB"/>
        </w:rPr>
        <w:t>1.629</w:t>
      </w:r>
      <w:r w:rsidR="00912B10">
        <w:rPr>
          <w:lang w:val="en-GB"/>
        </w:rPr>
        <w:t xml:space="preserve"> with a percentage loss of -3.41%</w:t>
      </w:r>
      <w:r w:rsidR="00B97198">
        <w:rPr>
          <w:lang w:val="en-GB"/>
        </w:rPr>
        <w:t xml:space="preserve">. This could be from the movies budget expenses being $220 million, as well as having to make up for under performing features in the Marvel Cinematic Universe. </w:t>
      </w:r>
    </w:p>
    <w:p w14:paraId="077D81F2" w14:textId="77777777" w:rsidR="00B97198" w:rsidRPr="00B97198" w:rsidRDefault="00B97198" w:rsidP="00333C8F">
      <w:pPr>
        <w:ind w:firstLine="288"/>
        <w:jc w:val="both"/>
        <w:rPr>
          <w:sz w:val="8"/>
          <w:szCs w:val="8"/>
          <w:lang w:val="en-GB"/>
        </w:rPr>
      </w:pPr>
    </w:p>
    <w:p w14:paraId="62E8DA4D" w14:textId="7D82FCD6" w:rsidR="00333C8F" w:rsidRDefault="00B97198" w:rsidP="00912B10">
      <w:pPr>
        <w:ind w:firstLine="288"/>
        <w:jc w:val="both"/>
        <w:rPr>
          <w:lang w:val="en-GB"/>
        </w:rPr>
      </w:pPr>
      <w:r>
        <w:rPr>
          <w:lang w:val="en-GB"/>
        </w:rPr>
        <w:t xml:space="preserve"> </w:t>
      </w:r>
      <w:r w:rsidR="001A2D2A">
        <w:rPr>
          <w:lang w:val="en-GB"/>
        </w:rPr>
        <w:t>‘</w:t>
      </w:r>
      <w:r w:rsidRPr="00333C8F">
        <w:rPr>
          <w:lang w:val="en-GB"/>
        </w:rPr>
        <w:t>Toy Story 3</w:t>
      </w:r>
      <w:r w:rsidR="001A2D2A">
        <w:rPr>
          <w:lang w:val="en-GB"/>
        </w:rPr>
        <w:t>’</w:t>
      </w:r>
      <w:r>
        <w:rPr>
          <w:lang w:val="en-GB"/>
        </w:rPr>
        <w:t xml:space="preserve"> release</w:t>
      </w:r>
      <w:r w:rsidR="00C8602C">
        <w:rPr>
          <w:lang w:val="en-GB"/>
        </w:rPr>
        <w:t>d</w:t>
      </w:r>
      <w:r>
        <w:rPr>
          <w:lang w:val="en-GB"/>
        </w:rPr>
        <w:t xml:space="preserve"> </w:t>
      </w:r>
      <w:r w:rsidR="00283462">
        <w:rPr>
          <w:lang w:val="en-GB"/>
        </w:rPr>
        <w:t>o</w:t>
      </w:r>
      <w:r>
        <w:rPr>
          <w:lang w:val="en-GB"/>
        </w:rPr>
        <w:t xml:space="preserve">n </w:t>
      </w:r>
      <w:r w:rsidRPr="00B97198">
        <w:rPr>
          <w:lang w:val="en-GB"/>
        </w:rPr>
        <w:t>2010-06-16</w:t>
      </w:r>
      <w:r w:rsidR="00283462" w:rsidRPr="00283462">
        <w:rPr>
          <w:lang w:val="en-GB"/>
        </w:rPr>
        <w:t xml:space="preserve"> </w:t>
      </w:r>
      <w:r w:rsidR="00283462">
        <w:rPr>
          <w:lang w:val="en-GB"/>
        </w:rPr>
        <w:t xml:space="preserve">at the very end of Q2, </w:t>
      </w:r>
      <w:r w:rsidR="00C8602C">
        <w:rPr>
          <w:lang w:val="en-GB"/>
        </w:rPr>
        <w:t xml:space="preserve">it was </w:t>
      </w:r>
      <w:r w:rsidR="00283462">
        <w:rPr>
          <w:lang w:val="en-GB"/>
        </w:rPr>
        <w:t xml:space="preserve">made by Pixar </w:t>
      </w:r>
      <w:r w:rsidR="00C8602C">
        <w:rPr>
          <w:lang w:val="en-GB"/>
        </w:rPr>
        <w:t xml:space="preserve">who were </w:t>
      </w:r>
      <w:r w:rsidR="00283462">
        <w:rPr>
          <w:lang w:val="en-GB"/>
        </w:rPr>
        <w:t>acquired by Disney in 2006</w:t>
      </w:r>
      <w:r w:rsidR="00C8602C">
        <w:rPr>
          <w:lang w:val="en-GB"/>
        </w:rPr>
        <w:t xml:space="preserve"> for $7.4 billion</w:t>
      </w:r>
      <w:r w:rsidR="00283462">
        <w:rPr>
          <w:lang w:val="en-GB"/>
        </w:rPr>
        <w:t xml:space="preserve">. </w:t>
      </w:r>
      <w:r>
        <w:rPr>
          <w:lang w:val="en-GB"/>
        </w:rPr>
        <w:t xml:space="preserve">I think a more accurate representation of stock market changes is from Q2’s </w:t>
      </w:r>
      <w:r w:rsidRPr="00B97198">
        <w:rPr>
          <w:lang w:val="en-GB"/>
        </w:rPr>
        <w:t>2010-06-16</w:t>
      </w:r>
      <w:r>
        <w:rPr>
          <w:lang w:val="en-GB"/>
        </w:rPr>
        <w:t>, to the end of Q3, as most sales are in opening weekend</w:t>
      </w:r>
      <w:r w:rsidR="00C8602C">
        <w:rPr>
          <w:lang w:val="en-GB"/>
        </w:rPr>
        <w:t>,</w:t>
      </w:r>
      <w:r>
        <w:rPr>
          <w:lang w:val="en-GB"/>
        </w:rPr>
        <w:t xml:space="preserve"> but movie ticket sales and related product sales increase for around a whole month while in cinemas.</w:t>
      </w:r>
      <w:r w:rsidR="00B352D4">
        <w:rPr>
          <w:lang w:val="en-GB"/>
        </w:rPr>
        <w:t xml:space="preserve"> Stock Open Prices on </w:t>
      </w:r>
      <w:r w:rsidR="00B352D4" w:rsidRPr="00B97198">
        <w:rPr>
          <w:lang w:val="en-GB"/>
        </w:rPr>
        <w:t>2010-06-16</w:t>
      </w:r>
      <w:r w:rsidR="00B352D4">
        <w:rPr>
          <w:lang w:val="en-GB"/>
        </w:rPr>
        <w:t xml:space="preserve"> was $</w:t>
      </w:r>
      <w:r w:rsidR="00B352D4" w:rsidRPr="00B352D4">
        <w:rPr>
          <w:lang w:val="en-GB"/>
        </w:rPr>
        <w:t>31.116</w:t>
      </w:r>
      <w:r w:rsidR="00B352D4">
        <w:rPr>
          <w:lang w:val="en-GB"/>
        </w:rPr>
        <w:t xml:space="preserve">, and at the end of Q3 </w:t>
      </w:r>
      <w:r w:rsidR="00B352D4" w:rsidRPr="00B352D4">
        <w:rPr>
          <w:lang w:val="en-GB"/>
        </w:rPr>
        <w:t>2010-12-30</w:t>
      </w:r>
      <w:r w:rsidR="00B352D4">
        <w:rPr>
          <w:lang w:val="en-GB"/>
        </w:rPr>
        <w:t xml:space="preserve"> stock closing price was $</w:t>
      </w:r>
      <w:r w:rsidR="00B352D4" w:rsidRPr="00B352D4">
        <w:rPr>
          <w:lang w:val="en-GB"/>
        </w:rPr>
        <w:t>34.21</w:t>
      </w:r>
      <w:r w:rsidR="00B352D4">
        <w:rPr>
          <w:lang w:val="en-GB"/>
        </w:rPr>
        <w:t>. That a total increase of $3.094</w:t>
      </w:r>
      <w:r w:rsidR="00912B10">
        <w:rPr>
          <w:lang w:val="en-GB"/>
        </w:rPr>
        <w:t xml:space="preserve"> </w:t>
      </w:r>
      <w:r w:rsidR="00DD45F1">
        <w:rPr>
          <w:lang w:val="en-GB"/>
        </w:rPr>
        <w:t xml:space="preserve">with the percentage </w:t>
      </w:r>
      <w:r w:rsidR="00912B10">
        <w:rPr>
          <w:lang w:val="en-GB"/>
        </w:rPr>
        <w:t>increase of +9.47%.</w:t>
      </w:r>
    </w:p>
    <w:p w14:paraId="70E20849" w14:textId="2A64D80D" w:rsidR="00912B10" w:rsidRPr="00912B10" w:rsidRDefault="00912B10" w:rsidP="00912B10">
      <w:pPr>
        <w:ind w:firstLine="288"/>
        <w:jc w:val="both"/>
        <w:rPr>
          <w:sz w:val="8"/>
          <w:szCs w:val="8"/>
          <w:lang w:val="en-GB"/>
        </w:rPr>
      </w:pPr>
    </w:p>
    <w:p w14:paraId="7B3D814F" w14:textId="498AD907" w:rsidR="00B914E1" w:rsidRDefault="00283462" w:rsidP="00B914E1">
      <w:pPr>
        <w:ind w:firstLine="288"/>
        <w:jc w:val="both"/>
        <w:rPr>
          <w:lang w:val="en-GB"/>
        </w:rPr>
      </w:pPr>
      <w:r>
        <w:rPr>
          <w:lang w:val="en-GB"/>
        </w:rPr>
        <w:t xml:space="preserve">On </w:t>
      </w:r>
      <w:r w:rsidR="00912B10" w:rsidRPr="00912B10">
        <w:rPr>
          <w:lang w:val="en-GB"/>
        </w:rPr>
        <w:t>2013-11-27</w:t>
      </w:r>
      <w:r>
        <w:rPr>
          <w:lang w:val="en-GB"/>
        </w:rPr>
        <w:t>,</w:t>
      </w:r>
      <w:r w:rsidR="00912B10">
        <w:rPr>
          <w:lang w:val="en-GB"/>
        </w:rPr>
        <w:t xml:space="preserve"> </w:t>
      </w:r>
      <w:r w:rsidR="001A2D2A">
        <w:rPr>
          <w:lang w:val="en-GB"/>
        </w:rPr>
        <w:t>‘</w:t>
      </w:r>
      <w:r w:rsidR="00912B10">
        <w:rPr>
          <w:lang w:val="en-GB"/>
        </w:rPr>
        <w:t>Frozen</w:t>
      </w:r>
      <w:r w:rsidR="001A2D2A">
        <w:rPr>
          <w:lang w:val="en-GB"/>
        </w:rPr>
        <w:t>’</w:t>
      </w:r>
      <w:r w:rsidR="00912B10">
        <w:rPr>
          <w:lang w:val="en-GB"/>
        </w:rPr>
        <w:t xml:space="preserve"> was release in Q4 of the business year. Opening Stock price of </w:t>
      </w:r>
      <w:r w:rsidR="00912B10" w:rsidRPr="00912B10">
        <w:rPr>
          <w:lang w:val="en-GB"/>
        </w:rPr>
        <w:t>2013-10-01</w:t>
      </w:r>
      <w:r w:rsidR="00912B10">
        <w:rPr>
          <w:lang w:val="en-GB"/>
        </w:rPr>
        <w:t xml:space="preserve"> was </w:t>
      </w:r>
      <w:r w:rsidR="00553A92">
        <w:rPr>
          <w:lang w:val="en-GB"/>
        </w:rPr>
        <w:t>$</w:t>
      </w:r>
      <w:r w:rsidR="00553A92" w:rsidRPr="00912B10">
        <w:rPr>
          <w:lang w:val="en-GB"/>
        </w:rPr>
        <w:t>60.657</w:t>
      </w:r>
      <w:r w:rsidR="00553A92">
        <w:rPr>
          <w:lang w:val="en-GB"/>
        </w:rPr>
        <w:t xml:space="preserve"> and</w:t>
      </w:r>
      <w:r w:rsidR="00912B10">
        <w:rPr>
          <w:lang w:val="en-GB"/>
        </w:rPr>
        <w:t xml:space="preserve"> Closing </w:t>
      </w:r>
      <w:r w:rsidR="00912B10" w:rsidRPr="00912B10">
        <w:rPr>
          <w:lang w:val="en-GB"/>
        </w:rPr>
        <w:t>2013-12-31</w:t>
      </w:r>
      <w:r w:rsidR="00912B10">
        <w:rPr>
          <w:lang w:val="en-GB"/>
        </w:rPr>
        <w:t xml:space="preserve"> at $</w:t>
      </w:r>
      <w:r w:rsidR="00912B10" w:rsidRPr="00912B10">
        <w:rPr>
          <w:lang w:val="en-GB"/>
        </w:rPr>
        <w:t>72.882</w:t>
      </w:r>
      <w:r w:rsidR="00912B10">
        <w:rPr>
          <w:lang w:val="en-GB"/>
        </w:rPr>
        <w:t xml:space="preserve">. This is a monumental </w:t>
      </w:r>
      <w:r w:rsidR="00553A92">
        <w:rPr>
          <w:lang w:val="en-GB"/>
        </w:rPr>
        <w:t>increase</w:t>
      </w:r>
      <w:r w:rsidR="00912B10">
        <w:rPr>
          <w:lang w:val="en-GB"/>
        </w:rPr>
        <w:t xml:space="preserve"> of </w:t>
      </w:r>
      <w:r w:rsidR="00553A92">
        <w:rPr>
          <w:lang w:val="en-GB"/>
        </w:rPr>
        <w:t>$12.225, which is a total of +18.3% increase.</w:t>
      </w:r>
      <w:r w:rsidR="00E75124">
        <w:rPr>
          <w:lang w:val="en-GB"/>
        </w:rPr>
        <w:t xml:space="preserve"> This </w:t>
      </w:r>
      <w:r w:rsidR="008974B9">
        <w:rPr>
          <w:lang w:val="en-GB"/>
        </w:rPr>
        <w:t>is not</w:t>
      </w:r>
      <w:r w:rsidR="00E75124">
        <w:rPr>
          <w:lang w:val="en-GB"/>
        </w:rPr>
        <w:t xml:space="preserve"> surprising as ‘Frozen’ is the top grossing animated film to this this day.</w:t>
      </w:r>
    </w:p>
    <w:p w14:paraId="3D4BA299" w14:textId="19A99B0E" w:rsidR="00283462" w:rsidRPr="00283462" w:rsidRDefault="00283462" w:rsidP="00283462">
      <w:pPr>
        <w:ind w:firstLine="288"/>
        <w:jc w:val="both"/>
        <w:rPr>
          <w:sz w:val="8"/>
          <w:szCs w:val="8"/>
          <w:lang w:val="en-GB"/>
        </w:rPr>
      </w:pPr>
    </w:p>
    <w:p w14:paraId="5E2016C1" w14:textId="6EE362E5" w:rsidR="00B248A3" w:rsidRDefault="00283462" w:rsidP="00283462">
      <w:pPr>
        <w:ind w:firstLine="288"/>
        <w:jc w:val="both"/>
        <w:rPr>
          <w:lang w:val="en-GB"/>
        </w:rPr>
      </w:pPr>
      <w:r>
        <w:rPr>
          <w:lang w:val="en-GB"/>
        </w:rPr>
        <w:t>In 2015,</w:t>
      </w:r>
      <w:r w:rsidR="00C8602C">
        <w:rPr>
          <w:lang w:val="en-GB"/>
        </w:rPr>
        <w:t xml:space="preserve"> </w:t>
      </w:r>
      <w:r w:rsidR="001A2D2A">
        <w:rPr>
          <w:lang w:val="en-GB"/>
        </w:rPr>
        <w:t>‘</w:t>
      </w:r>
      <w:r w:rsidRPr="007633B1">
        <w:rPr>
          <w:lang w:val="en-GB"/>
        </w:rPr>
        <w:t>Star Wars: The Force Awakens</w:t>
      </w:r>
      <w:r w:rsidR="001A2D2A">
        <w:rPr>
          <w:lang w:val="en-GB"/>
        </w:rPr>
        <w:t>’</w:t>
      </w:r>
      <w:r>
        <w:rPr>
          <w:lang w:val="en-GB"/>
        </w:rPr>
        <w:t xml:space="preserve"> released on </w:t>
      </w:r>
      <w:r w:rsidR="004D2D8E" w:rsidRPr="00283462">
        <w:rPr>
          <w:lang w:val="en-GB"/>
        </w:rPr>
        <w:t>2015-12-15</w:t>
      </w:r>
      <w:r w:rsidR="004D2D8E">
        <w:rPr>
          <w:lang w:val="en-GB"/>
        </w:rPr>
        <w:t xml:space="preserve"> and</w:t>
      </w:r>
      <w:r>
        <w:rPr>
          <w:lang w:val="en-GB"/>
        </w:rPr>
        <w:t xml:space="preserve"> made by Lucasfilm a recent acquirement of the Walt Disney Company in 2012</w:t>
      </w:r>
      <w:r w:rsidR="00C8602C">
        <w:rPr>
          <w:lang w:val="en-GB"/>
        </w:rPr>
        <w:t xml:space="preserve"> for </w:t>
      </w:r>
      <w:r w:rsidR="002F5506">
        <w:rPr>
          <w:lang w:val="en-GB"/>
        </w:rPr>
        <w:t>$4.05 billion</w:t>
      </w:r>
      <w:r>
        <w:rPr>
          <w:lang w:val="en-GB"/>
        </w:rPr>
        <w:t xml:space="preserve">. </w:t>
      </w:r>
      <w:r w:rsidR="00B914E1">
        <w:rPr>
          <w:lang w:val="en-GB"/>
        </w:rPr>
        <w:t xml:space="preserve">On open date </w:t>
      </w:r>
      <w:r w:rsidR="00B914E1" w:rsidRPr="00B914E1">
        <w:rPr>
          <w:lang w:val="en-GB"/>
        </w:rPr>
        <w:t>2015-10-01</w:t>
      </w:r>
      <w:r w:rsidR="00B914E1">
        <w:rPr>
          <w:lang w:val="en-GB"/>
        </w:rPr>
        <w:t xml:space="preserve"> stock price was $</w:t>
      </w:r>
      <w:r w:rsidR="00B914E1" w:rsidRPr="00B914E1">
        <w:rPr>
          <w:lang w:val="en-GB"/>
        </w:rPr>
        <w:t>100.05</w:t>
      </w:r>
      <w:r w:rsidR="00B914E1">
        <w:rPr>
          <w:lang w:val="en-GB"/>
        </w:rPr>
        <w:t xml:space="preserve">, Closing on the </w:t>
      </w:r>
      <w:r w:rsidR="00B914E1" w:rsidRPr="00B914E1">
        <w:rPr>
          <w:lang w:val="en-GB"/>
        </w:rPr>
        <w:t>2015-12-31</w:t>
      </w:r>
      <w:r w:rsidR="00B914E1">
        <w:rPr>
          <w:lang w:val="en-GB"/>
        </w:rPr>
        <w:t xml:space="preserve"> at $</w:t>
      </w:r>
      <w:r w:rsidR="00B914E1" w:rsidRPr="00B914E1">
        <w:rPr>
          <w:lang w:val="en-GB"/>
        </w:rPr>
        <w:t>102.76</w:t>
      </w:r>
      <w:r w:rsidR="00B914E1">
        <w:rPr>
          <w:lang w:val="en-GB"/>
        </w:rPr>
        <w:t>. This is underwhelming</w:t>
      </w:r>
      <w:r w:rsidR="00503BB5">
        <w:rPr>
          <w:lang w:val="en-GB"/>
        </w:rPr>
        <w:t xml:space="preserve"> $2.71 stock price increase totalling at an increase on investment </w:t>
      </w:r>
      <w:r w:rsidR="004D2D8E">
        <w:rPr>
          <w:lang w:val="en-GB"/>
        </w:rPr>
        <w:t>of 2.67</w:t>
      </w:r>
      <w:r w:rsidR="00503BB5">
        <w:rPr>
          <w:lang w:val="en-GB"/>
        </w:rPr>
        <w:t>%. This is incredibly disappointing for the 4</w:t>
      </w:r>
      <w:r w:rsidR="00503BB5" w:rsidRPr="00503BB5">
        <w:rPr>
          <w:vertAlign w:val="superscript"/>
          <w:lang w:val="en-GB"/>
        </w:rPr>
        <w:t>th</w:t>
      </w:r>
      <w:r w:rsidR="00503BB5">
        <w:rPr>
          <w:lang w:val="en-GB"/>
        </w:rPr>
        <w:t xml:space="preserve"> highest grossing film </w:t>
      </w:r>
      <w:r w:rsidR="002F5506">
        <w:rPr>
          <w:lang w:val="en-GB"/>
        </w:rPr>
        <w:t xml:space="preserve">in </w:t>
      </w:r>
      <w:r w:rsidR="00503BB5">
        <w:rPr>
          <w:lang w:val="en-GB"/>
        </w:rPr>
        <w:t xml:space="preserve">history to this day. I did some extra calculation from </w:t>
      </w:r>
      <w:r w:rsidR="00503BB5" w:rsidRPr="00503BB5">
        <w:rPr>
          <w:lang w:val="en-GB"/>
        </w:rPr>
        <w:t>2015-12-15</w:t>
      </w:r>
      <w:r w:rsidR="00503BB5">
        <w:rPr>
          <w:lang w:val="en-GB"/>
        </w:rPr>
        <w:t xml:space="preserve"> (release date) to </w:t>
      </w:r>
      <w:r w:rsidR="00503BB5" w:rsidRPr="00503BB5">
        <w:rPr>
          <w:lang w:val="en-GB"/>
        </w:rPr>
        <w:t>2015-12-31</w:t>
      </w:r>
      <w:r w:rsidR="00503BB5">
        <w:rPr>
          <w:lang w:val="en-GB"/>
        </w:rPr>
        <w:t xml:space="preserve"> (end of Q4), only to find a decrease of </w:t>
      </w:r>
    </w:p>
    <w:p w14:paraId="1AAE28E7" w14:textId="16A54A4D" w:rsidR="00283462" w:rsidRPr="007633B1" w:rsidRDefault="00B248A3" w:rsidP="00B248A3">
      <w:pPr>
        <w:jc w:val="both"/>
        <w:rPr>
          <w:lang w:val="en-GB"/>
        </w:rPr>
      </w:pPr>
      <w:r>
        <w:rPr>
          <w:lang w:val="en-GB"/>
        </w:rPr>
        <w:t>-</w:t>
      </w:r>
      <w:r w:rsidR="00503BB5" w:rsidRPr="00503BB5">
        <w:rPr>
          <w:lang w:val="en-GB"/>
        </w:rPr>
        <w:t>6.41</w:t>
      </w:r>
      <w:r w:rsidR="00503BB5">
        <w:rPr>
          <w:lang w:val="en-GB"/>
        </w:rPr>
        <w:t xml:space="preserve">%. </w:t>
      </w:r>
    </w:p>
    <w:p w14:paraId="36A7C961" w14:textId="1015DF74" w:rsidR="008B6BD3" w:rsidRPr="004D2D8E" w:rsidRDefault="008B6BD3" w:rsidP="00B248A3">
      <w:pPr>
        <w:jc w:val="both"/>
        <w:rPr>
          <w:sz w:val="8"/>
          <w:szCs w:val="8"/>
        </w:rPr>
      </w:pPr>
    </w:p>
    <w:p w14:paraId="2B513973" w14:textId="049C13B3" w:rsidR="000724D3" w:rsidRPr="008B6BD3" w:rsidRDefault="004D2D8E" w:rsidP="00BF0AA3">
      <w:pPr>
        <w:ind w:firstLine="288"/>
        <w:jc w:val="both"/>
      </w:pPr>
      <w:r>
        <w:t>Although there are many factors at play here</w:t>
      </w:r>
      <w:r w:rsidR="002F5506">
        <w:t xml:space="preserve"> for The ‘Disney’ corporation</w:t>
      </w:r>
      <w:r>
        <w:t xml:space="preserve">, such as how their other movies performed in the box office that year, did their TV features get good ratings, and did their collectables and toys sell well. This was Quite shocking to see the minimal gains in some </w:t>
      </w:r>
      <w:r w:rsidR="002F5506">
        <w:t xml:space="preserve">high </w:t>
      </w:r>
      <w:r>
        <w:t>value target productions. Disney’s film Production costs have soared to colossal heights “</w:t>
      </w:r>
      <w:r w:rsidRPr="004D2D8E">
        <w:rPr>
          <w:color w:val="2C2C2C"/>
          <w:shd w:val="clear" w:color="auto" w:fill="FFFFFF"/>
        </w:rPr>
        <w:t>On average, the production budget for a Marvel Cinematic Universe is $190,350,000 - with the highest being $330,600,000</w:t>
      </w:r>
      <w:r>
        <w:t>”, (The Marvel Cinematic Universe in Numbers, entertainment.ie,2019)</w:t>
      </w:r>
      <w:r w:rsidR="001A2D2A">
        <w:fldChar w:fldCharType="begin"/>
      </w:r>
      <w:r w:rsidR="001A2D2A">
        <w:instrText xml:space="preserve"> ADDIN ZOTERO_ITEM CSL_CITATION {"citationID":"s51GOOjf","properties":{"formattedCitation":"[23]","plainCitation":"[23]","noteIndex":0},"citationItems":[{"id":33,"uris":["http://zotero.org/users/local/IyScSSkm/items/PNG2XGXC"],"uri":["http://zotero.org/users/local/IyScSSkm/items/PNG2XGXC"],"itemData":{"id":33,"type":"webpage","abstract":"'Captain Marvel' recently crossed $1 billion at the box office. The next chapter in the MCU, 'Avengers: Endgame', hits screens on Thursday, April 25th. Thus we'...","container-title":"Entertainment.ie","title":"The Marvel Cinematic Universe in numbers","URL":"https://entertainment.ie/cinema/movie-news/the-marvel-cinematic-universe-in-numbers-227156/","author":[{"family":"Lloyd","given":"Brian"}],"accessed":{"date-parts":[["2020",11,22]]}}}],"schema":"https://github.com/citation-style-language/schema/raw/master/csl-citation.json"} </w:instrText>
      </w:r>
      <w:r w:rsidR="001A2D2A">
        <w:fldChar w:fldCharType="separate"/>
      </w:r>
      <w:r w:rsidR="001A2D2A" w:rsidRPr="001A2D2A">
        <w:t>[23]</w:t>
      </w:r>
      <w:r w:rsidR="001A2D2A">
        <w:fldChar w:fldCharType="end"/>
      </w:r>
      <w:r>
        <w:t xml:space="preserve">. </w:t>
      </w:r>
    </w:p>
    <w:p w14:paraId="0702B5B7" w14:textId="58B8D3B4" w:rsidR="009303D9" w:rsidRDefault="00B71885" w:rsidP="000724D3">
      <w:pPr>
        <w:pStyle w:val="Heading2"/>
      </w:pPr>
      <w:r>
        <w:lastRenderedPageBreak/>
        <w:t>Sony (Film &amp; Video Games)</w:t>
      </w:r>
    </w:p>
    <w:p w14:paraId="459E76A2" w14:textId="2AEA0701" w:rsidR="000724D3" w:rsidRPr="000724D3" w:rsidRDefault="00321F5D" w:rsidP="000724D3">
      <w:pPr>
        <w:jc w:val="both"/>
      </w:pPr>
      <w:r>
        <w:rPr>
          <w:noProof/>
        </w:rPr>
        <w:drawing>
          <wp:inline distT="0" distB="0" distL="0" distR="0" wp14:anchorId="6F1B8A00" wp14:editId="049A6C77">
            <wp:extent cx="3089910" cy="1235710"/>
            <wp:effectExtent l="0" t="0" r="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9910" cy="1235710"/>
                    </a:xfrm>
                    <a:prstGeom prst="rect">
                      <a:avLst/>
                    </a:prstGeom>
                  </pic:spPr>
                </pic:pic>
              </a:graphicData>
            </a:graphic>
          </wp:inline>
        </w:drawing>
      </w:r>
    </w:p>
    <w:p w14:paraId="308CA3E0" w14:textId="4F538A79" w:rsidR="00321F5D" w:rsidRPr="00321F5D" w:rsidRDefault="00321F5D" w:rsidP="00321F5D">
      <w:pPr>
        <w:pStyle w:val="BodyText"/>
        <w:ind w:firstLine="0"/>
        <w:rPr>
          <w:b/>
          <w:bCs/>
          <w:sz w:val="16"/>
          <w:szCs w:val="16"/>
          <w:lang w:val="en-GB"/>
        </w:rPr>
      </w:pPr>
      <w:r>
        <w:rPr>
          <w:b/>
          <w:bCs/>
          <w:sz w:val="16"/>
          <w:szCs w:val="16"/>
          <w:lang w:val="en-GB"/>
        </w:rPr>
        <w:t>Figure 7: Sony Stock</w:t>
      </w:r>
    </w:p>
    <w:p w14:paraId="78AFCDB7" w14:textId="56B746CB" w:rsidR="009303D9" w:rsidRDefault="00321F5D" w:rsidP="00E7596C">
      <w:pPr>
        <w:pStyle w:val="BodyText"/>
        <w:rPr>
          <w:lang w:val="en-GB"/>
        </w:rPr>
      </w:pPr>
      <w:r>
        <w:rPr>
          <w:lang w:val="en-GB"/>
        </w:rPr>
        <w:t>Sony is an Interesting Company to analyse, as it has stake</w:t>
      </w:r>
      <w:r w:rsidR="00097C93">
        <w:rPr>
          <w:lang w:val="en-GB"/>
        </w:rPr>
        <w:t>s</w:t>
      </w:r>
      <w:r>
        <w:rPr>
          <w:lang w:val="en-GB"/>
        </w:rPr>
        <w:t xml:space="preserve"> in both entertainment industries, Film and Video Games</w:t>
      </w:r>
      <w:r w:rsidR="009303D9" w:rsidRPr="007E5D22">
        <w:t>.</w:t>
      </w:r>
      <w:r>
        <w:rPr>
          <w:lang w:val="en-GB"/>
        </w:rPr>
        <w:t xml:space="preserve"> Sony is also the Creator of their own Gaming Console</w:t>
      </w:r>
      <w:r w:rsidR="00D75025">
        <w:rPr>
          <w:lang w:val="en-GB"/>
        </w:rPr>
        <w:t xml:space="preserve"> the ‘PlayStation’, and they have taken a market strategy where they would fund and publish in-house and acquired studios, to create software for their Consoles as an exclusive product. Sony also has taken the same concept to Their Film market strategy purchasing studios and creating in house studios to be published by them, but these product are less exclusive as they are released in most major </w:t>
      </w:r>
      <w:r w:rsidR="00D75025" w:rsidRPr="00DB1E97">
        <w:rPr>
          <w:lang w:val="en-GB"/>
        </w:rPr>
        <w:t>cinemas</w:t>
      </w:r>
      <w:r w:rsidR="00D75025">
        <w:rPr>
          <w:lang w:val="en-GB"/>
        </w:rPr>
        <w:t xml:space="preserve"> across the globe. </w:t>
      </w:r>
    </w:p>
    <w:p w14:paraId="035C6A63" w14:textId="1E8EB31D" w:rsidR="00D75025" w:rsidRPr="007355B2" w:rsidRDefault="004B3499" w:rsidP="00D75025">
      <w:pPr>
        <w:pStyle w:val="BodyText"/>
        <w:ind w:firstLine="0"/>
        <w:rPr>
          <w:b/>
          <w:bCs/>
          <w:u w:val="single"/>
          <w:lang w:val="en-GB"/>
        </w:rPr>
      </w:pPr>
      <w:r>
        <w:rPr>
          <w:b/>
          <w:bCs/>
          <w:u w:val="single"/>
          <w:lang w:val="en-GB"/>
        </w:rPr>
        <w:t xml:space="preserve">Sony </w:t>
      </w:r>
      <w:r w:rsidR="00D75025" w:rsidRPr="007355B2">
        <w:rPr>
          <w:b/>
          <w:bCs/>
          <w:u w:val="single"/>
          <w:lang w:val="en-GB"/>
        </w:rPr>
        <w:t>Video Game Market</w:t>
      </w:r>
    </w:p>
    <w:p w14:paraId="7FCF123F" w14:textId="3173D1CD" w:rsidR="00610F55" w:rsidRDefault="00610F55" w:rsidP="00D75025">
      <w:pPr>
        <w:pStyle w:val="BodyText"/>
        <w:ind w:firstLine="0"/>
        <w:rPr>
          <w:b/>
          <w:bCs/>
          <w:lang w:val="en-GB"/>
        </w:rPr>
      </w:pPr>
      <w:r>
        <w:rPr>
          <w:b/>
          <w:bCs/>
          <w:noProof/>
          <w:lang w:val="en-GB"/>
        </w:rPr>
        <w:drawing>
          <wp:inline distT="0" distB="0" distL="0" distR="0" wp14:anchorId="1AB12B8D" wp14:editId="3447617D">
            <wp:extent cx="3010320" cy="2591162"/>
            <wp:effectExtent l="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10320" cy="2591162"/>
                    </a:xfrm>
                    <a:prstGeom prst="rect">
                      <a:avLst/>
                    </a:prstGeom>
                  </pic:spPr>
                </pic:pic>
              </a:graphicData>
            </a:graphic>
          </wp:inline>
        </w:drawing>
      </w:r>
    </w:p>
    <w:p w14:paraId="434473B3" w14:textId="11E62822" w:rsidR="00610F55" w:rsidRDefault="00610F55" w:rsidP="00D75025">
      <w:pPr>
        <w:pStyle w:val="BodyText"/>
        <w:ind w:firstLine="0"/>
        <w:rPr>
          <w:b/>
          <w:bCs/>
          <w:sz w:val="16"/>
          <w:szCs w:val="16"/>
          <w:lang w:val="en-GB"/>
        </w:rPr>
      </w:pPr>
      <w:r w:rsidRPr="00610F55">
        <w:rPr>
          <w:b/>
          <w:bCs/>
          <w:sz w:val="16"/>
          <w:szCs w:val="16"/>
          <w:lang w:val="en-GB"/>
        </w:rPr>
        <w:t>Figure 8: Sony Video Game Total Revenue</w:t>
      </w:r>
    </w:p>
    <w:p w14:paraId="459E65CF" w14:textId="259AF356" w:rsidR="00610F55" w:rsidRDefault="00610F55" w:rsidP="00D75025">
      <w:pPr>
        <w:pStyle w:val="BodyText"/>
        <w:ind w:firstLine="0"/>
        <w:rPr>
          <w:b/>
          <w:bCs/>
          <w:sz w:val="16"/>
          <w:szCs w:val="16"/>
          <w:lang w:val="en-GB"/>
        </w:rPr>
      </w:pPr>
      <w:r>
        <w:rPr>
          <w:b/>
          <w:bCs/>
          <w:noProof/>
          <w:sz w:val="16"/>
          <w:szCs w:val="16"/>
          <w:lang w:val="en-GB"/>
        </w:rPr>
        <w:drawing>
          <wp:inline distT="0" distB="0" distL="0" distR="0" wp14:anchorId="4475F9D2" wp14:editId="27520A70">
            <wp:extent cx="2924583" cy="2562583"/>
            <wp:effectExtent l="0" t="0" r="0" b="9525"/>
            <wp:docPr id="13" name="Picture 13"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924583" cy="2562583"/>
                    </a:xfrm>
                    <a:prstGeom prst="rect">
                      <a:avLst/>
                    </a:prstGeom>
                  </pic:spPr>
                </pic:pic>
              </a:graphicData>
            </a:graphic>
          </wp:inline>
        </w:drawing>
      </w:r>
    </w:p>
    <w:p w14:paraId="74372815" w14:textId="5AE8CB10" w:rsidR="00610F55" w:rsidRPr="00610F55" w:rsidRDefault="00610F55" w:rsidP="00D75025">
      <w:pPr>
        <w:pStyle w:val="BodyText"/>
        <w:ind w:firstLine="0"/>
        <w:rPr>
          <w:b/>
          <w:bCs/>
          <w:sz w:val="16"/>
          <w:szCs w:val="16"/>
          <w:lang w:val="en-GB"/>
        </w:rPr>
      </w:pPr>
      <w:r>
        <w:rPr>
          <w:b/>
          <w:bCs/>
          <w:sz w:val="16"/>
          <w:szCs w:val="16"/>
          <w:lang w:val="en-GB"/>
        </w:rPr>
        <w:t>Figure 9: Sony Video Game Total Products</w:t>
      </w:r>
    </w:p>
    <w:p w14:paraId="26273FAC" w14:textId="2CE9E042" w:rsidR="00363158" w:rsidRDefault="000536EB" w:rsidP="00363158">
      <w:pPr>
        <w:pStyle w:val="BodyText"/>
        <w:rPr>
          <w:lang w:val="en-GB"/>
        </w:rPr>
      </w:pPr>
      <w:r>
        <w:rPr>
          <w:lang w:val="en-GB"/>
        </w:rPr>
        <w:t>Sony’s Gaming Division struggled over the period of 2006-2015, this was because of many factors. The ‘PlayStation 2’ was released in 2000 and was extremely successful with a huge amount of game</w:t>
      </w:r>
      <w:r w:rsidR="002F5506">
        <w:rPr>
          <w:lang w:val="en-GB"/>
        </w:rPr>
        <w:t>s</w:t>
      </w:r>
      <w:r>
        <w:rPr>
          <w:lang w:val="en-GB"/>
        </w:rPr>
        <w:t xml:space="preserve"> for it 6-year life cycle</w:t>
      </w:r>
      <w:r w:rsidR="00B76B07">
        <w:rPr>
          <w:lang w:val="en-GB"/>
        </w:rPr>
        <w:t xml:space="preserve"> and continued selling 2 years into the next generation of consoles</w:t>
      </w:r>
      <w:r>
        <w:rPr>
          <w:lang w:val="en-GB"/>
        </w:rPr>
        <w:t>. The ‘</w:t>
      </w:r>
      <w:r w:rsidR="00363158">
        <w:rPr>
          <w:lang w:val="en-GB"/>
        </w:rPr>
        <w:t>PlayStation</w:t>
      </w:r>
      <w:r>
        <w:rPr>
          <w:lang w:val="en-GB"/>
        </w:rPr>
        <w:t xml:space="preserve"> 3’ was released at the start of our period in 2006, Sony made </w:t>
      </w:r>
      <w:r w:rsidR="002F5506">
        <w:rPr>
          <w:lang w:val="en-GB"/>
        </w:rPr>
        <w:t>many</w:t>
      </w:r>
      <w:r>
        <w:rPr>
          <w:lang w:val="en-GB"/>
        </w:rPr>
        <w:t xml:space="preserve"> bad decision</w:t>
      </w:r>
      <w:r w:rsidR="002F5506">
        <w:rPr>
          <w:lang w:val="en-GB"/>
        </w:rPr>
        <w:t>s,</w:t>
      </w:r>
      <w:r>
        <w:rPr>
          <w:lang w:val="en-GB"/>
        </w:rPr>
        <w:t xml:space="preserve"> in many ways the architecture for this new console was more difficult for external software developers to create</w:t>
      </w:r>
      <w:r w:rsidR="002F5506">
        <w:rPr>
          <w:lang w:val="en-GB"/>
        </w:rPr>
        <w:t>/</w:t>
      </w:r>
      <w:r>
        <w:rPr>
          <w:lang w:val="en-GB"/>
        </w:rPr>
        <w:t xml:space="preserve">port their products to, they </w:t>
      </w:r>
      <w:r w:rsidR="009434A8">
        <w:rPr>
          <w:lang w:val="en-GB"/>
        </w:rPr>
        <w:t>release the con</w:t>
      </w:r>
      <w:r w:rsidR="00363158">
        <w:rPr>
          <w:lang w:val="en-GB"/>
        </w:rPr>
        <w:t xml:space="preserve">sole for $599, while their competitor “Xbox 360” was released the same year for as low as $299. </w:t>
      </w:r>
      <w:r w:rsidR="00B76B07">
        <w:rPr>
          <w:rFonts w:ascii="Open Sans" w:hAnsi="Open Sans" w:cs="Open Sans"/>
          <w:color w:val="3E433E"/>
          <w:shd w:val="clear" w:color="auto" w:fill="FFFFFF"/>
          <w:lang w:val="en-GB"/>
        </w:rPr>
        <w:t>“</w:t>
      </w:r>
      <w:r w:rsidR="00363158" w:rsidRPr="00B76B07">
        <w:rPr>
          <w:shd w:val="clear" w:color="auto" w:fill="FFFFFF"/>
        </w:rPr>
        <w:t>widely regarded as the least successful of all of Sony's home console efforts</w:t>
      </w:r>
      <w:r w:rsidR="00363158">
        <w:rPr>
          <w:lang w:val="en-GB"/>
        </w:rPr>
        <w:t>”</w:t>
      </w:r>
      <w:r w:rsidR="00B76B07">
        <w:rPr>
          <w:lang w:val="en-GB"/>
        </w:rPr>
        <w:t xml:space="preserve"> (PS3 Launch Price Was a Mistake: Sony Studios Boss, Gadgets360.com,11/7/2018)</w:t>
      </w:r>
      <w:r w:rsidR="001A2D2A">
        <w:rPr>
          <w:lang w:val="en-GB"/>
        </w:rPr>
        <w:fldChar w:fldCharType="begin"/>
      </w:r>
      <w:r w:rsidR="001A2D2A">
        <w:rPr>
          <w:lang w:val="en-GB"/>
        </w:rPr>
        <w:instrText xml:space="preserve"> ADDIN ZOTERO_ITEM CSL_CITATION {"citationID":"kUR1wi9m","properties":{"formattedCitation":"[24, p. 3]","plainCitation":"[24, p. 3]","noteIndex":0},"citationItems":[{"id":36,"uris":["http://zotero.org/users/local/IyScSSkm/items/WVT37P76"],"uri":["http://zotero.org/users/local/IyScSSkm/items/WVT37P76"],"itemData":{"id":36,"type":"webpage","title":"PS3 Launch Price Was a Mistake: Sony Studios Boss | Technology News","URL":"https://gadgets.ndtv.com/games/news/ps3-launch-price-was-a-mistake-sony-studios-boss-1881734","accessed":{"date-parts":[["2020",11,22]]}},"locator":"3"}],"schema":"https://github.com/citation-style-language/schema/raw/master/csl-citation.json"} </w:instrText>
      </w:r>
      <w:r w:rsidR="001A2D2A">
        <w:rPr>
          <w:lang w:val="en-GB"/>
        </w:rPr>
        <w:fldChar w:fldCharType="separate"/>
      </w:r>
      <w:r w:rsidR="001A2D2A" w:rsidRPr="001A2D2A">
        <w:t>[24, p. 3]</w:t>
      </w:r>
      <w:r w:rsidR="001A2D2A">
        <w:rPr>
          <w:lang w:val="en-GB"/>
        </w:rPr>
        <w:fldChar w:fldCharType="end"/>
      </w:r>
      <w:r w:rsidR="00B76B07">
        <w:rPr>
          <w:lang w:val="en-GB"/>
        </w:rPr>
        <w:t>.</w:t>
      </w:r>
    </w:p>
    <w:p w14:paraId="0B73EC81" w14:textId="3F795405" w:rsidR="009303D9" w:rsidRDefault="000536EB" w:rsidP="00E7596C">
      <w:pPr>
        <w:pStyle w:val="BodyText"/>
        <w:rPr>
          <w:lang w:val="en-GB"/>
        </w:rPr>
      </w:pPr>
      <w:r>
        <w:rPr>
          <w:lang w:val="en-GB"/>
        </w:rPr>
        <w:t>T</w:t>
      </w:r>
      <w:r w:rsidR="00610F55">
        <w:rPr>
          <w:lang w:val="en-GB"/>
        </w:rPr>
        <w:t xml:space="preserve">here is a slight correlation between </w:t>
      </w:r>
      <w:r w:rsidR="00B76B07">
        <w:rPr>
          <w:lang w:val="en-GB"/>
        </w:rPr>
        <w:t>the</w:t>
      </w:r>
      <w:r w:rsidR="00610F55">
        <w:rPr>
          <w:lang w:val="en-GB"/>
        </w:rPr>
        <w:t xml:space="preserve"> total products release and the </w:t>
      </w:r>
      <w:r w:rsidR="002F5506">
        <w:rPr>
          <w:lang w:val="en-GB"/>
        </w:rPr>
        <w:t xml:space="preserve">revenue </w:t>
      </w:r>
      <w:r>
        <w:rPr>
          <w:lang w:val="en-GB"/>
        </w:rPr>
        <w:t>for Sony’s Video games. Although I do not see anything of notable mention when comparing to the Stock price line plot.</w:t>
      </w:r>
    </w:p>
    <w:p w14:paraId="69162F6E" w14:textId="1EC63675" w:rsidR="00DE79BF" w:rsidRDefault="00B76B07" w:rsidP="00097C93">
      <w:pPr>
        <w:pStyle w:val="BodyText"/>
        <w:rPr>
          <w:lang w:val="en-GB"/>
        </w:rPr>
      </w:pPr>
      <w:r>
        <w:rPr>
          <w:lang w:val="en-GB"/>
        </w:rPr>
        <w:t>Sony surprisingly has one game ranked 47</w:t>
      </w:r>
      <w:r w:rsidRPr="00B76B07">
        <w:rPr>
          <w:vertAlign w:val="superscript"/>
          <w:lang w:val="en-GB"/>
        </w:rPr>
        <w:t>th</w:t>
      </w:r>
      <w:r>
        <w:rPr>
          <w:lang w:val="en-GB"/>
        </w:rPr>
        <w:t xml:space="preserve"> on </w:t>
      </w:r>
      <w:r w:rsidR="00097C93">
        <w:rPr>
          <w:lang w:val="en-GB"/>
        </w:rPr>
        <w:t>Wikipedia’s</w:t>
      </w:r>
      <w:r>
        <w:rPr>
          <w:lang w:val="en-GB"/>
        </w:rPr>
        <w:t xml:space="preserve"> Top selling games list, ‘The Last of Us’ with a total for 20 million </w:t>
      </w:r>
      <w:r w:rsidR="00097C93">
        <w:rPr>
          <w:lang w:val="en-GB"/>
        </w:rPr>
        <w:t>sales this was over the course of two consoles ‘PlayStation 3’ and ‘PlayStation 4’. For our analysis of ‘</w:t>
      </w:r>
      <w:r w:rsidR="002F5506">
        <w:rPr>
          <w:lang w:val="en-GB"/>
        </w:rPr>
        <w:t xml:space="preserve">The </w:t>
      </w:r>
      <w:r w:rsidR="00097C93">
        <w:rPr>
          <w:lang w:val="en-GB"/>
        </w:rPr>
        <w:t>Last of us</w:t>
      </w:r>
      <w:r w:rsidR="002F5506">
        <w:rPr>
          <w:lang w:val="en-GB"/>
        </w:rPr>
        <w:t>’</w:t>
      </w:r>
      <w:r w:rsidR="00097C93">
        <w:rPr>
          <w:lang w:val="en-GB"/>
        </w:rPr>
        <w:t xml:space="preserve"> we will see how it performed on both </w:t>
      </w:r>
      <w:r w:rsidR="00DE79BF">
        <w:rPr>
          <w:lang w:val="en-GB"/>
        </w:rPr>
        <w:t>consoles regarding</w:t>
      </w:r>
      <w:r w:rsidR="00097C93">
        <w:rPr>
          <w:lang w:val="en-GB"/>
        </w:rPr>
        <w:t xml:space="preserve"> Stock market Quarter prices. We will also be analysing </w:t>
      </w:r>
      <w:r w:rsidR="00DE79BF">
        <w:rPr>
          <w:lang w:val="en-GB"/>
        </w:rPr>
        <w:t xml:space="preserve">both consoles released in this period </w:t>
      </w:r>
      <w:r w:rsidR="00097C93">
        <w:rPr>
          <w:lang w:val="en-GB"/>
        </w:rPr>
        <w:t>on a yearly bas</w:t>
      </w:r>
      <w:r w:rsidR="00DE79BF">
        <w:rPr>
          <w:lang w:val="en-GB"/>
        </w:rPr>
        <w:t>is</w:t>
      </w:r>
      <w:r w:rsidR="00097C93">
        <w:rPr>
          <w:lang w:val="en-GB"/>
        </w:rPr>
        <w:t xml:space="preserve"> </w:t>
      </w:r>
      <w:r w:rsidR="00DE79BF">
        <w:rPr>
          <w:lang w:val="en-GB"/>
        </w:rPr>
        <w:t xml:space="preserve">as they are major hardware releases generating sale throughout the year. We will analyse from their release to the end of the next </w:t>
      </w:r>
      <w:r w:rsidR="00DB1E97">
        <w:rPr>
          <w:lang w:val="en-GB"/>
        </w:rPr>
        <w:t>year’s</w:t>
      </w:r>
      <w:r w:rsidR="00DE79BF">
        <w:rPr>
          <w:lang w:val="en-GB"/>
        </w:rPr>
        <w:t xml:space="preserve"> </w:t>
      </w:r>
      <w:r w:rsidR="001D2506">
        <w:rPr>
          <w:lang w:val="en-GB"/>
        </w:rPr>
        <w:t>quarter.</w:t>
      </w:r>
    </w:p>
    <w:p w14:paraId="16376476" w14:textId="723D1251" w:rsidR="00DE79BF" w:rsidRDefault="00DE79BF" w:rsidP="00097C93">
      <w:pPr>
        <w:pStyle w:val="BodyText"/>
        <w:rPr>
          <w:lang w:val="en-GB"/>
        </w:rPr>
      </w:pPr>
      <w:r>
        <w:rPr>
          <w:lang w:val="en-GB"/>
        </w:rPr>
        <w:t>‘PlayStation 3’</w:t>
      </w:r>
      <w:r w:rsidR="002F5506">
        <w:rPr>
          <w:lang w:val="en-GB"/>
        </w:rPr>
        <w:t xml:space="preserve"> </w:t>
      </w:r>
      <w:r>
        <w:rPr>
          <w:lang w:val="en-GB"/>
        </w:rPr>
        <w:t xml:space="preserve">released on 2006-11-11, but we have no market data until the 2006-11-13 with an Open price </w:t>
      </w:r>
      <w:r w:rsidR="00434F59">
        <w:rPr>
          <w:lang w:val="en-GB"/>
        </w:rPr>
        <w:t>of $</w:t>
      </w:r>
      <w:r w:rsidR="00434F59" w:rsidRPr="00434F59">
        <w:rPr>
          <w:lang w:val="en-GB"/>
        </w:rPr>
        <w:t>39.014</w:t>
      </w:r>
      <w:r w:rsidR="00434F59">
        <w:rPr>
          <w:lang w:val="en-GB"/>
        </w:rPr>
        <w:t>, end date of Q4 2007-12-31 closing Price was $</w:t>
      </w:r>
      <w:r w:rsidR="00434F59" w:rsidRPr="00434F59">
        <w:rPr>
          <w:lang w:val="en-GB"/>
        </w:rPr>
        <w:t>52.755</w:t>
      </w:r>
      <w:r w:rsidR="00434F59">
        <w:rPr>
          <w:lang w:val="en-GB"/>
        </w:rPr>
        <w:t>. The increase in stock price was 12.74 with a percentage of +29.95%. This does not surprise me as the ‘</w:t>
      </w:r>
      <w:r w:rsidR="001D2506">
        <w:rPr>
          <w:lang w:val="en-GB"/>
        </w:rPr>
        <w:t>PlayStation</w:t>
      </w:r>
      <w:r w:rsidR="00434F59">
        <w:rPr>
          <w:lang w:val="en-GB"/>
        </w:rPr>
        <w:t xml:space="preserve"> 2’ was still selling well as well as some hardware sale</w:t>
      </w:r>
      <w:r w:rsidR="001D2506">
        <w:rPr>
          <w:lang w:val="en-GB"/>
        </w:rPr>
        <w:t>s</w:t>
      </w:r>
      <w:r w:rsidR="00434F59">
        <w:rPr>
          <w:lang w:val="en-GB"/>
        </w:rPr>
        <w:t xml:space="preserve"> for the</w:t>
      </w:r>
      <w:r w:rsidR="001D2506">
        <w:rPr>
          <w:lang w:val="en-GB"/>
        </w:rPr>
        <w:t xml:space="preserve"> ‘PlayStation 3’. “PlayStation 2… </w:t>
      </w:r>
      <w:r w:rsidR="001D2506" w:rsidRPr="001D2506">
        <w:rPr>
          <w:shd w:val="clear" w:color="auto" w:fill="FFFFFF"/>
        </w:rPr>
        <w:t xml:space="preserve">1.4 million units during December amid widespread shortages of its successor, the PS3, which sold 490,700 units in December and 687,300 since its November </w:t>
      </w:r>
      <w:r w:rsidR="00DB1E97" w:rsidRPr="001D2506">
        <w:rPr>
          <w:shd w:val="clear" w:color="auto" w:fill="FFFFFF"/>
        </w:rPr>
        <w:t>launch</w:t>
      </w:r>
      <w:r w:rsidR="00DB1E97">
        <w:rPr>
          <w:lang w:val="en-GB"/>
        </w:rPr>
        <w:t>” (</w:t>
      </w:r>
      <w:r w:rsidR="001D2506">
        <w:rPr>
          <w:lang w:val="en-GB"/>
        </w:rPr>
        <w:t xml:space="preserve">2006 A record Year For Video Game </w:t>
      </w:r>
      <w:r w:rsidR="00DB1E97">
        <w:rPr>
          <w:lang w:val="en-GB"/>
        </w:rPr>
        <w:t>Industry, CBS</w:t>
      </w:r>
      <w:r w:rsidR="001D2506">
        <w:rPr>
          <w:lang w:val="en-GB"/>
        </w:rPr>
        <w:t>,01/12/2007</w:t>
      </w:r>
      <w:r w:rsidR="002F5506">
        <w:rPr>
          <w:lang w:val="en-GB"/>
        </w:rPr>
        <w:t>)</w:t>
      </w:r>
      <w:r w:rsidR="001A2D2A">
        <w:rPr>
          <w:lang w:val="en-GB"/>
        </w:rPr>
        <w:fldChar w:fldCharType="begin"/>
      </w:r>
      <w:r w:rsidR="001A2D2A">
        <w:rPr>
          <w:lang w:val="en-GB"/>
        </w:rPr>
        <w:instrText xml:space="preserve"> ADDIN ZOTERO_ITEM CSL_CITATION {"citationID":"cxsB0h0x","properties":{"formattedCitation":"[1]","plainCitation":"[1]","noteIndex":0},"citationItems":[{"id":45,"uris":["http://zotero.org/users/local/IyScSSkm/items/W6B7BX98"],"uri":["http://zotero.org/users/local/IyScSSkm/items/W6B7BX98"],"itemData":{"id":45,"type":"webpage","abstract":"Older Systems Led The Way As Next-Generation Consoles Remained Scarce","language":"en-US","title":"2006 A Record Year For Video Game Industry","URL":"https://www.cbsnews.com/news/2006-a-record-year-for-video-game-industry/","accessed":{"date-parts":[["2020",11,22]]},"issued":{"date-parts":[["2020",11,22]]}}}],"schema":"https://github.com/citation-style-language/schema/raw/master/csl-citation.json"} </w:instrText>
      </w:r>
      <w:r w:rsidR="001A2D2A">
        <w:rPr>
          <w:lang w:val="en-GB"/>
        </w:rPr>
        <w:fldChar w:fldCharType="separate"/>
      </w:r>
      <w:r w:rsidR="001A2D2A" w:rsidRPr="001A2D2A">
        <w:t>[1]</w:t>
      </w:r>
      <w:r w:rsidR="001A2D2A">
        <w:rPr>
          <w:lang w:val="en-GB"/>
        </w:rPr>
        <w:fldChar w:fldCharType="end"/>
      </w:r>
      <w:r w:rsidR="001A2D2A">
        <w:rPr>
          <w:lang w:val="en-GB"/>
        </w:rPr>
        <w:t>.</w:t>
      </w:r>
    </w:p>
    <w:p w14:paraId="1D71655D" w14:textId="1D3DE35E" w:rsidR="00096239" w:rsidRDefault="00FD1D33" w:rsidP="00096239">
      <w:pPr>
        <w:pStyle w:val="BodyText"/>
        <w:rPr>
          <w:lang w:val="en-GB"/>
        </w:rPr>
      </w:pPr>
      <w:r>
        <w:rPr>
          <w:lang w:val="en-GB"/>
        </w:rPr>
        <w:t>‘The Last of Us’ released on ‘PlayStation 3’ 2013-0</w:t>
      </w:r>
      <w:r w:rsidR="00AC1697">
        <w:rPr>
          <w:lang w:val="en-GB"/>
        </w:rPr>
        <w:t>6</w:t>
      </w:r>
      <w:r>
        <w:rPr>
          <w:lang w:val="en-GB"/>
        </w:rPr>
        <w:t>-14 in Q</w:t>
      </w:r>
      <w:r w:rsidR="00DE4BC8">
        <w:rPr>
          <w:lang w:val="en-GB"/>
        </w:rPr>
        <w:t>2</w:t>
      </w:r>
      <w:r>
        <w:rPr>
          <w:lang w:val="en-GB"/>
        </w:rPr>
        <w:t xml:space="preserve">. </w:t>
      </w:r>
      <w:r w:rsidR="00DE4BC8">
        <w:rPr>
          <w:lang w:val="en-GB"/>
        </w:rPr>
        <w:t xml:space="preserve"> As this is at the end of a Business Quarter, I think its more representational of the influence it had by </w:t>
      </w:r>
      <w:r w:rsidR="00096239">
        <w:rPr>
          <w:lang w:val="en-GB"/>
        </w:rPr>
        <w:t xml:space="preserve">measuring the Stock market difference up until the end of Q3 2013-09-30. Opening Price on </w:t>
      </w:r>
      <w:r w:rsidR="00096239" w:rsidRPr="00096239">
        <w:rPr>
          <w:lang w:val="en-GB"/>
        </w:rPr>
        <w:t>2013-06-14</w:t>
      </w:r>
      <w:r w:rsidR="00096239">
        <w:rPr>
          <w:lang w:val="en-GB"/>
        </w:rPr>
        <w:t xml:space="preserve"> was $</w:t>
      </w:r>
      <w:r w:rsidR="00096239" w:rsidRPr="00096239">
        <w:rPr>
          <w:lang w:val="en-GB"/>
        </w:rPr>
        <w:t>20.129</w:t>
      </w:r>
      <w:r w:rsidR="00096239">
        <w:rPr>
          <w:lang w:val="en-GB"/>
        </w:rPr>
        <w:t xml:space="preserve">, closing on </w:t>
      </w:r>
      <w:r w:rsidR="00096239" w:rsidRPr="00096239">
        <w:rPr>
          <w:lang w:val="en-GB"/>
        </w:rPr>
        <w:t>2013-09-30</w:t>
      </w:r>
      <w:r w:rsidR="00096239">
        <w:rPr>
          <w:lang w:val="en-GB"/>
        </w:rPr>
        <w:t xml:space="preserve"> at $</w:t>
      </w:r>
      <w:r w:rsidR="00096239" w:rsidRPr="00096239">
        <w:rPr>
          <w:lang w:val="en-GB"/>
        </w:rPr>
        <w:t>21.36</w:t>
      </w:r>
      <w:r w:rsidR="0068477B">
        <w:rPr>
          <w:lang w:val="en-GB"/>
        </w:rPr>
        <w:t>. This was a total increase of $</w:t>
      </w:r>
      <w:r w:rsidR="0068477B" w:rsidRPr="0068477B">
        <w:rPr>
          <w:lang w:val="en-GB"/>
        </w:rPr>
        <w:t>1.231</w:t>
      </w:r>
      <w:r w:rsidR="0068477B">
        <w:rPr>
          <w:lang w:val="en-GB"/>
        </w:rPr>
        <w:t xml:space="preserve">, at a percentage gain of </w:t>
      </w:r>
      <w:r w:rsidR="0068477B" w:rsidRPr="0068477B">
        <w:rPr>
          <w:lang w:val="en-GB"/>
        </w:rPr>
        <w:t>5.93</w:t>
      </w:r>
      <w:r w:rsidR="0068477B">
        <w:rPr>
          <w:lang w:val="en-GB"/>
        </w:rPr>
        <w:t>%.</w:t>
      </w:r>
    </w:p>
    <w:p w14:paraId="666E0A90" w14:textId="744544DE" w:rsidR="0068477B" w:rsidRDefault="0068477B" w:rsidP="00096239">
      <w:pPr>
        <w:pStyle w:val="BodyText"/>
        <w:rPr>
          <w:lang w:val="en-GB"/>
        </w:rPr>
      </w:pPr>
      <w:r>
        <w:rPr>
          <w:lang w:val="en-GB"/>
        </w:rPr>
        <w:t xml:space="preserve">The ‘PlayStation 4’ released in Q4 on 2013-11-15, once again we will be analysing the data over the course </w:t>
      </w:r>
      <w:r w:rsidR="007355B2">
        <w:rPr>
          <w:lang w:val="en-GB"/>
        </w:rPr>
        <w:t>of year</w:t>
      </w:r>
      <w:r>
        <w:rPr>
          <w:lang w:val="en-GB"/>
        </w:rPr>
        <w:t xml:space="preserve"> of sales, up until 2014-12-31. Open Price on ‘PlayStation 4’ released date was </w:t>
      </w:r>
      <w:r w:rsidR="007355B2">
        <w:rPr>
          <w:lang w:val="en-GB"/>
        </w:rPr>
        <w:t>$</w:t>
      </w:r>
      <w:r w:rsidR="007355B2" w:rsidRPr="007355B2">
        <w:rPr>
          <w:lang w:val="en-GB"/>
        </w:rPr>
        <w:t>18.441</w:t>
      </w:r>
      <w:r w:rsidR="007355B2">
        <w:rPr>
          <w:lang w:val="en-GB"/>
        </w:rPr>
        <w:t xml:space="preserve"> and closing price on 2014-12-31 was $</w:t>
      </w:r>
      <w:r w:rsidR="007355B2" w:rsidRPr="007355B2">
        <w:rPr>
          <w:lang w:val="en-GB"/>
        </w:rPr>
        <w:t>20.318</w:t>
      </w:r>
      <w:r w:rsidR="007355B2">
        <w:rPr>
          <w:lang w:val="en-GB"/>
        </w:rPr>
        <w:t>. That a total increase of $</w:t>
      </w:r>
      <w:r w:rsidR="007355B2" w:rsidRPr="007355B2">
        <w:rPr>
          <w:lang w:val="en-GB"/>
        </w:rPr>
        <w:t>1.877</w:t>
      </w:r>
      <w:r w:rsidR="007355B2">
        <w:rPr>
          <w:lang w:val="en-GB"/>
        </w:rPr>
        <w:t xml:space="preserve"> and a percentage increase of </w:t>
      </w:r>
      <w:r w:rsidR="007355B2" w:rsidRPr="007355B2">
        <w:rPr>
          <w:lang w:val="en-GB"/>
        </w:rPr>
        <w:t>9.68</w:t>
      </w:r>
      <w:r w:rsidR="007355B2">
        <w:rPr>
          <w:lang w:val="en-GB"/>
        </w:rPr>
        <w:t>%</w:t>
      </w:r>
      <w:r w:rsidR="00AC1697">
        <w:rPr>
          <w:lang w:val="en-GB"/>
        </w:rPr>
        <w:t xml:space="preserve">. </w:t>
      </w:r>
    </w:p>
    <w:p w14:paraId="4209C7D0" w14:textId="2971C66D" w:rsidR="007355B2" w:rsidRDefault="007355B2" w:rsidP="00096239">
      <w:pPr>
        <w:pStyle w:val="BodyText"/>
        <w:rPr>
          <w:lang w:val="en-GB"/>
        </w:rPr>
      </w:pPr>
      <w:r>
        <w:rPr>
          <w:lang w:val="en-GB"/>
        </w:rPr>
        <w:t>‘The Last of Us’ released on ‘PlayStation 3’ 2014-07-</w:t>
      </w:r>
      <w:r w:rsidR="00AC1697">
        <w:rPr>
          <w:lang w:val="en-GB"/>
        </w:rPr>
        <w:t>29</w:t>
      </w:r>
      <w:r>
        <w:rPr>
          <w:lang w:val="en-GB"/>
        </w:rPr>
        <w:t xml:space="preserve"> in Q</w:t>
      </w:r>
      <w:r w:rsidR="00AC1697">
        <w:rPr>
          <w:lang w:val="en-GB"/>
        </w:rPr>
        <w:t>3. The opening price in Q3 2014-07-01 was $</w:t>
      </w:r>
      <w:r w:rsidR="00AC1697" w:rsidRPr="00AC1697">
        <w:rPr>
          <w:lang w:val="en-GB"/>
        </w:rPr>
        <w:t>16.</w:t>
      </w:r>
      <w:r w:rsidR="001A2D2A" w:rsidRPr="00AC1697">
        <w:rPr>
          <w:lang w:val="en-GB"/>
        </w:rPr>
        <w:t>735</w:t>
      </w:r>
      <w:r w:rsidR="001A2D2A">
        <w:rPr>
          <w:lang w:val="en-GB"/>
        </w:rPr>
        <w:t>,</w:t>
      </w:r>
      <w:r w:rsidR="00AC1697">
        <w:rPr>
          <w:lang w:val="en-GB"/>
        </w:rPr>
        <w:t xml:space="preserve"> closing at 2014-09-30 for $</w:t>
      </w:r>
      <w:r w:rsidR="00AC1697" w:rsidRPr="00AC1697">
        <w:rPr>
          <w:lang w:val="en-GB"/>
        </w:rPr>
        <w:t>17.906</w:t>
      </w:r>
      <w:r w:rsidR="00AC1697">
        <w:rPr>
          <w:lang w:val="en-GB"/>
        </w:rPr>
        <w:t xml:space="preserve">. </w:t>
      </w:r>
      <w:r w:rsidR="001A2D2A">
        <w:rPr>
          <w:lang w:val="en-GB"/>
        </w:rPr>
        <w:t>That is</w:t>
      </w:r>
      <w:r w:rsidR="00AC1697">
        <w:rPr>
          <w:lang w:val="en-GB"/>
        </w:rPr>
        <w:t xml:space="preserve"> a total increase of $</w:t>
      </w:r>
      <w:r w:rsidR="00AC1697" w:rsidRPr="00AC1697">
        <w:rPr>
          <w:lang w:val="en-GB"/>
        </w:rPr>
        <w:t>1.231</w:t>
      </w:r>
      <w:r w:rsidR="00AC1697">
        <w:rPr>
          <w:lang w:val="en-GB"/>
        </w:rPr>
        <w:t xml:space="preserve">, totalling at a </w:t>
      </w:r>
      <w:r w:rsidR="00AC1697" w:rsidRPr="00AC1697">
        <w:rPr>
          <w:lang w:val="en-GB"/>
        </w:rPr>
        <w:t>6.76</w:t>
      </w:r>
      <w:r w:rsidR="00AC1697">
        <w:rPr>
          <w:lang w:val="en-GB"/>
        </w:rPr>
        <w:t>% increase.</w:t>
      </w:r>
    </w:p>
    <w:p w14:paraId="5C47D785" w14:textId="3F0627A0" w:rsidR="00AC1697" w:rsidRDefault="00AC1697" w:rsidP="00096239">
      <w:pPr>
        <w:pStyle w:val="BodyText"/>
        <w:rPr>
          <w:lang w:val="en-GB"/>
        </w:rPr>
      </w:pPr>
      <w:r>
        <w:rPr>
          <w:lang w:val="en-GB"/>
        </w:rPr>
        <w:t xml:space="preserve">There are many factors that were </w:t>
      </w:r>
      <w:r w:rsidR="004235B9">
        <w:rPr>
          <w:lang w:val="en-GB"/>
        </w:rPr>
        <w:t>affecting</w:t>
      </w:r>
      <w:r>
        <w:rPr>
          <w:lang w:val="en-GB"/>
        </w:rPr>
        <w:t xml:space="preserve"> ‘Sony’s’ stock market growth rate for these monumental products.</w:t>
      </w:r>
      <w:r w:rsidR="004B3499">
        <w:rPr>
          <w:lang w:val="en-GB"/>
        </w:rPr>
        <w:t xml:space="preserve"> </w:t>
      </w:r>
      <w:r w:rsidR="001A2D2A">
        <w:rPr>
          <w:lang w:val="en-GB"/>
        </w:rPr>
        <w:t>‘</w:t>
      </w:r>
      <w:r w:rsidR="004B3499">
        <w:rPr>
          <w:lang w:val="en-GB"/>
        </w:rPr>
        <w:t>The Great Recession</w:t>
      </w:r>
      <w:r w:rsidR="001A2D2A">
        <w:rPr>
          <w:lang w:val="en-GB"/>
        </w:rPr>
        <w:t>’</w:t>
      </w:r>
      <w:r w:rsidR="004B3499">
        <w:rPr>
          <w:lang w:val="en-GB"/>
        </w:rPr>
        <w:t xml:space="preserve"> of 2009 </w:t>
      </w:r>
      <w:r w:rsidR="004235B9">
        <w:rPr>
          <w:lang w:val="en-GB"/>
        </w:rPr>
        <w:t>effected</w:t>
      </w:r>
      <w:r w:rsidR="004B3499">
        <w:rPr>
          <w:lang w:val="en-GB"/>
        </w:rPr>
        <w:t xml:space="preserve"> Sony sales of the ‘PlayStation 3</w:t>
      </w:r>
      <w:r w:rsidR="00F475C1">
        <w:rPr>
          <w:lang w:val="en-GB"/>
        </w:rPr>
        <w:t>’,</w:t>
      </w:r>
      <w:r w:rsidR="004B3499">
        <w:rPr>
          <w:lang w:val="en-GB"/>
        </w:rPr>
        <w:t xml:space="preserve"> and it seemed hard for their gaming division to gain traction with less devices in peoples living room.</w:t>
      </w:r>
    </w:p>
    <w:p w14:paraId="7944D0A0" w14:textId="637A1BA0" w:rsidR="009303D9" w:rsidRDefault="00097C93" w:rsidP="004B3499">
      <w:pPr>
        <w:pStyle w:val="BodyText"/>
        <w:ind w:firstLine="0"/>
        <w:rPr>
          <w:b/>
          <w:bCs/>
          <w:u w:val="single"/>
          <w:lang w:val="en-GB"/>
        </w:rPr>
      </w:pPr>
      <w:r>
        <w:rPr>
          <w:lang w:val="en-GB"/>
        </w:rPr>
        <w:lastRenderedPageBreak/>
        <w:t xml:space="preserve"> </w:t>
      </w:r>
      <w:r w:rsidR="004B3499">
        <w:rPr>
          <w:b/>
          <w:bCs/>
          <w:u w:val="single"/>
          <w:lang w:val="en-GB"/>
        </w:rPr>
        <w:t>Sony Film</w:t>
      </w:r>
      <w:r w:rsidR="004B3499" w:rsidRPr="007355B2">
        <w:rPr>
          <w:b/>
          <w:bCs/>
          <w:u w:val="single"/>
          <w:lang w:val="en-GB"/>
        </w:rPr>
        <w:t xml:space="preserve"> Market</w:t>
      </w:r>
    </w:p>
    <w:p w14:paraId="5E82BCE3" w14:textId="4BD47624" w:rsidR="004B3499" w:rsidRPr="004B3499" w:rsidRDefault="004B3499" w:rsidP="004B3499">
      <w:pPr>
        <w:pStyle w:val="BodyText"/>
        <w:ind w:firstLine="0"/>
        <w:rPr>
          <w:b/>
          <w:bCs/>
          <w:u w:val="single"/>
          <w:lang w:val="en-GB"/>
        </w:rPr>
      </w:pPr>
      <w:r>
        <w:rPr>
          <w:b/>
          <w:bCs/>
          <w:noProof/>
          <w:u w:val="single"/>
          <w:lang w:val="en-GB"/>
        </w:rPr>
        <w:drawing>
          <wp:inline distT="0" distB="0" distL="0" distR="0" wp14:anchorId="30C52ADB" wp14:editId="2B9FF257">
            <wp:extent cx="2981741" cy="2591162"/>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81741" cy="2591162"/>
                    </a:xfrm>
                    <a:prstGeom prst="rect">
                      <a:avLst/>
                    </a:prstGeom>
                  </pic:spPr>
                </pic:pic>
              </a:graphicData>
            </a:graphic>
          </wp:inline>
        </w:drawing>
      </w:r>
    </w:p>
    <w:p w14:paraId="256671AA" w14:textId="6BFA3768" w:rsidR="004B3499" w:rsidRDefault="004B3499" w:rsidP="004B3499">
      <w:pPr>
        <w:pStyle w:val="BodyText"/>
        <w:ind w:firstLine="0"/>
        <w:rPr>
          <w:b/>
          <w:bCs/>
          <w:sz w:val="16"/>
          <w:szCs w:val="16"/>
          <w:lang w:val="en-GB"/>
        </w:rPr>
      </w:pPr>
      <w:r w:rsidRPr="004B3499">
        <w:rPr>
          <w:b/>
          <w:bCs/>
          <w:sz w:val="16"/>
          <w:szCs w:val="16"/>
          <w:lang w:val="en-GB"/>
        </w:rPr>
        <w:t>Figure 10: Sony Film Total Revenue</w:t>
      </w:r>
    </w:p>
    <w:p w14:paraId="792C7A94" w14:textId="52C37204" w:rsidR="004B3499" w:rsidRDefault="004B3499" w:rsidP="004B3499">
      <w:pPr>
        <w:pStyle w:val="BodyText"/>
        <w:ind w:firstLine="0"/>
        <w:rPr>
          <w:b/>
          <w:bCs/>
          <w:sz w:val="16"/>
          <w:szCs w:val="16"/>
          <w:lang w:val="en-GB"/>
        </w:rPr>
      </w:pPr>
      <w:r>
        <w:rPr>
          <w:b/>
          <w:bCs/>
          <w:noProof/>
          <w:sz w:val="16"/>
          <w:szCs w:val="16"/>
          <w:lang w:val="en-GB"/>
        </w:rPr>
        <w:drawing>
          <wp:inline distT="0" distB="0" distL="0" distR="0" wp14:anchorId="7AE623C3" wp14:editId="32E33DB7">
            <wp:extent cx="2962688" cy="2562583"/>
            <wp:effectExtent l="0" t="0" r="0" b="952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62688" cy="2562583"/>
                    </a:xfrm>
                    <a:prstGeom prst="rect">
                      <a:avLst/>
                    </a:prstGeom>
                  </pic:spPr>
                </pic:pic>
              </a:graphicData>
            </a:graphic>
          </wp:inline>
        </w:drawing>
      </w:r>
    </w:p>
    <w:p w14:paraId="2EF9E9CE" w14:textId="2EA99344" w:rsidR="004B3499" w:rsidRPr="004B3499" w:rsidRDefault="004B3499" w:rsidP="004B3499">
      <w:pPr>
        <w:pStyle w:val="BodyText"/>
        <w:ind w:firstLine="0"/>
        <w:rPr>
          <w:b/>
          <w:bCs/>
          <w:sz w:val="16"/>
          <w:szCs w:val="16"/>
          <w:lang w:val="en-GB"/>
        </w:rPr>
      </w:pPr>
      <w:r>
        <w:rPr>
          <w:b/>
          <w:bCs/>
          <w:sz w:val="16"/>
          <w:szCs w:val="16"/>
          <w:lang w:val="en-GB"/>
        </w:rPr>
        <w:t>Figure 11: Sony Total Products</w:t>
      </w:r>
    </w:p>
    <w:p w14:paraId="43C3D5D0" w14:textId="0734AD73" w:rsidR="004235B9" w:rsidRDefault="00F475C1" w:rsidP="00E7596C">
      <w:pPr>
        <w:pStyle w:val="BodyText"/>
        <w:rPr>
          <w:lang w:val="en-GB"/>
        </w:rPr>
      </w:pPr>
      <w:r>
        <w:rPr>
          <w:lang w:val="en-GB"/>
        </w:rPr>
        <w:t xml:space="preserve">Sony’s Film Division has been around for </w:t>
      </w:r>
      <w:r w:rsidR="00857C79">
        <w:rPr>
          <w:lang w:val="en-GB"/>
        </w:rPr>
        <w:t>a long</w:t>
      </w:r>
      <w:r>
        <w:rPr>
          <w:lang w:val="en-GB"/>
        </w:rPr>
        <w:t xml:space="preserve"> time, with acquiring ‘Columbia Pictures’ in 1989</w:t>
      </w:r>
      <w:r w:rsidR="0080791D" w:rsidRPr="007E5D22">
        <w:t>.</w:t>
      </w:r>
      <w:r>
        <w:rPr>
          <w:lang w:val="en-GB"/>
        </w:rPr>
        <w:t xml:space="preserve"> Since then they have manged to create many </w:t>
      </w:r>
      <w:r w:rsidR="00857C79">
        <w:rPr>
          <w:lang w:val="en-GB"/>
        </w:rPr>
        <w:t>studios</w:t>
      </w:r>
      <w:r>
        <w:rPr>
          <w:lang w:val="en-GB"/>
        </w:rPr>
        <w:t xml:space="preserve"> under the name of ‘Sony Pictures Motion Picture Group’</w:t>
      </w:r>
      <w:r w:rsidR="00857C79">
        <w:rPr>
          <w:lang w:val="en-GB"/>
        </w:rPr>
        <w:t xml:space="preserve">. The have produced many franchises in popular </w:t>
      </w:r>
      <w:r w:rsidR="00C33AF9">
        <w:rPr>
          <w:lang w:val="en-GB"/>
        </w:rPr>
        <w:t xml:space="preserve">Films </w:t>
      </w:r>
      <w:r w:rsidR="00857C79">
        <w:rPr>
          <w:lang w:val="en-GB"/>
        </w:rPr>
        <w:t xml:space="preserve">such as “007 James Bond”, and own exclusive rights to the character “Spider-Man”. They have one film in </w:t>
      </w:r>
      <w:r w:rsidR="004235B9">
        <w:rPr>
          <w:lang w:val="en-GB"/>
        </w:rPr>
        <w:t xml:space="preserve">Imdb </w:t>
      </w:r>
      <w:r w:rsidR="00857C79">
        <w:rPr>
          <w:lang w:val="en-GB"/>
        </w:rPr>
        <w:t>‘Top grossing films’, ‘Spectre’ from the James Bond Franchise. ‘Spider-Man 3’ i</w:t>
      </w:r>
      <w:r w:rsidR="00C33AF9">
        <w:rPr>
          <w:lang w:val="en-GB"/>
        </w:rPr>
        <w:t>s</w:t>
      </w:r>
      <w:r w:rsidR="00857C79">
        <w:rPr>
          <w:lang w:val="en-GB"/>
        </w:rPr>
        <w:t xml:space="preserve"> the second highest grossing film of Spider-man character (Disney’s </w:t>
      </w:r>
      <w:r w:rsidR="004235B9">
        <w:rPr>
          <w:lang w:val="en-GB"/>
        </w:rPr>
        <w:t>‘</w:t>
      </w:r>
      <w:r w:rsidR="00857C79">
        <w:rPr>
          <w:lang w:val="en-GB"/>
        </w:rPr>
        <w:t>Spider-Man: Far from Home</w:t>
      </w:r>
      <w:r w:rsidR="004235B9">
        <w:rPr>
          <w:lang w:val="en-GB"/>
        </w:rPr>
        <w:t>’</w:t>
      </w:r>
      <w:r w:rsidR="00857C79">
        <w:rPr>
          <w:lang w:val="en-GB"/>
        </w:rPr>
        <w:t xml:space="preserve"> is first)</w:t>
      </w:r>
      <w:r w:rsidR="004235B9">
        <w:rPr>
          <w:lang w:val="en-GB"/>
        </w:rPr>
        <w:t>. Sony Also has an Animation division called ‘Sony Pictures Animation’ founded 2002, they created the highly profitable ‘The Smurfs’ in 2011.</w:t>
      </w:r>
    </w:p>
    <w:p w14:paraId="26C1B9B7" w14:textId="6C8ECB10" w:rsidR="0049594A" w:rsidRDefault="00857C79" w:rsidP="0049594A">
      <w:pPr>
        <w:pStyle w:val="BodyText"/>
        <w:rPr>
          <w:lang w:val="en-GB"/>
        </w:rPr>
      </w:pPr>
      <w:r>
        <w:rPr>
          <w:lang w:val="en-GB"/>
        </w:rPr>
        <w:t xml:space="preserve"> </w:t>
      </w:r>
      <w:r w:rsidR="00F475C1">
        <w:rPr>
          <w:lang w:val="en-GB"/>
        </w:rPr>
        <w:t xml:space="preserve"> </w:t>
      </w:r>
      <w:r w:rsidR="004235B9">
        <w:rPr>
          <w:lang w:val="en-GB"/>
        </w:rPr>
        <w:t xml:space="preserve">‘Spider-Man 3’ produced by Columbia Pictures was the last in a trilogy </w:t>
      </w:r>
      <w:r w:rsidR="0049594A">
        <w:rPr>
          <w:lang w:val="en-GB"/>
        </w:rPr>
        <w:t>released</w:t>
      </w:r>
      <w:r w:rsidR="004235B9">
        <w:rPr>
          <w:lang w:val="en-GB"/>
        </w:rPr>
        <w:t xml:space="preserve"> on 2007-</w:t>
      </w:r>
      <w:r w:rsidR="0049594A">
        <w:rPr>
          <w:lang w:val="en-GB"/>
        </w:rPr>
        <w:t>05-04</w:t>
      </w:r>
      <w:r w:rsidR="004235B9">
        <w:rPr>
          <w:lang w:val="en-GB"/>
        </w:rPr>
        <w:t xml:space="preserve"> </w:t>
      </w:r>
      <w:r w:rsidR="0049594A">
        <w:rPr>
          <w:lang w:val="en-GB"/>
        </w:rPr>
        <w:t>in Q2 of the business year</w:t>
      </w:r>
      <w:r w:rsidR="00C33AF9">
        <w:rPr>
          <w:lang w:val="en-GB"/>
        </w:rPr>
        <w:t xml:space="preserve"> to total revenue of $890 million</w:t>
      </w:r>
      <w:r w:rsidR="0049594A">
        <w:rPr>
          <w:lang w:val="en-GB"/>
        </w:rPr>
        <w:t>. The Start date of Q3 2007-04-02 open price was $</w:t>
      </w:r>
      <w:r w:rsidR="0049594A" w:rsidRPr="0049594A">
        <w:t xml:space="preserve"> </w:t>
      </w:r>
      <w:r w:rsidR="0049594A" w:rsidRPr="0049594A">
        <w:rPr>
          <w:lang w:val="en-GB"/>
        </w:rPr>
        <w:t>48.836</w:t>
      </w:r>
      <w:r w:rsidR="0049594A">
        <w:rPr>
          <w:lang w:val="en-GB"/>
        </w:rPr>
        <w:t xml:space="preserve"> and closing on </w:t>
      </w:r>
      <w:r w:rsidR="0049594A" w:rsidRPr="0049594A">
        <w:rPr>
          <w:lang w:val="en-GB"/>
        </w:rPr>
        <w:t>2007-06-29</w:t>
      </w:r>
      <w:r w:rsidR="0049594A">
        <w:rPr>
          <w:lang w:val="en-GB"/>
        </w:rPr>
        <w:t xml:space="preserve"> the price was $</w:t>
      </w:r>
      <w:r w:rsidR="0049594A" w:rsidRPr="0049594A">
        <w:t xml:space="preserve"> </w:t>
      </w:r>
      <w:r w:rsidR="0049594A" w:rsidRPr="0049594A">
        <w:rPr>
          <w:lang w:val="en-GB"/>
        </w:rPr>
        <w:t>49.908</w:t>
      </w:r>
      <w:r w:rsidR="0049594A">
        <w:rPr>
          <w:lang w:val="en-GB"/>
        </w:rPr>
        <w:t>. This was a $</w:t>
      </w:r>
      <w:r w:rsidR="0049594A" w:rsidRPr="0049594A">
        <w:rPr>
          <w:lang w:val="en-GB"/>
        </w:rPr>
        <w:t>1.231</w:t>
      </w:r>
      <w:r w:rsidR="0049594A">
        <w:rPr>
          <w:lang w:val="en-GB"/>
        </w:rPr>
        <w:t xml:space="preserve"> increase with a percentage of +</w:t>
      </w:r>
      <w:r w:rsidR="0049594A" w:rsidRPr="0049594A">
        <w:rPr>
          <w:lang w:val="en-GB"/>
        </w:rPr>
        <w:t>2.17</w:t>
      </w:r>
      <w:r w:rsidR="0049594A">
        <w:rPr>
          <w:lang w:val="en-GB"/>
        </w:rPr>
        <w:t>%. This Film was very lucrative for the box office but was trashed by critic across the board.</w:t>
      </w:r>
    </w:p>
    <w:p w14:paraId="69C837B4" w14:textId="61ECE186" w:rsidR="0049594A" w:rsidRDefault="0049594A" w:rsidP="0049594A">
      <w:pPr>
        <w:pStyle w:val="BodyText"/>
        <w:rPr>
          <w:lang w:val="en-GB"/>
        </w:rPr>
      </w:pPr>
      <w:r>
        <w:rPr>
          <w:lang w:val="en-GB"/>
        </w:rPr>
        <w:t xml:space="preserve">‘The Smurfs’ released in 2011-08-10 Q3 of the business year as a summer </w:t>
      </w:r>
      <w:r w:rsidR="00D46AE1">
        <w:rPr>
          <w:lang w:val="en-GB"/>
        </w:rPr>
        <w:t>kids’</w:t>
      </w:r>
      <w:r>
        <w:rPr>
          <w:lang w:val="en-GB"/>
        </w:rPr>
        <w:t xml:space="preserve"> </w:t>
      </w:r>
      <w:r w:rsidR="008974B9">
        <w:rPr>
          <w:lang w:val="en-GB"/>
        </w:rPr>
        <w:t>film and</w:t>
      </w:r>
      <w:r w:rsidR="00C33AF9">
        <w:rPr>
          <w:lang w:val="en-GB"/>
        </w:rPr>
        <w:t xml:space="preserve"> grossed $563 million</w:t>
      </w:r>
      <w:r>
        <w:rPr>
          <w:lang w:val="en-GB"/>
        </w:rPr>
        <w:t xml:space="preserve">. Q3 </w:t>
      </w:r>
      <w:r>
        <w:rPr>
          <w:lang w:val="en-GB"/>
        </w:rPr>
        <w:t>opened at the price of $</w:t>
      </w:r>
      <w:r w:rsidR="00D46AE1" w:rsidRPr="00D46AE1">
        <w:rPr>
          <w:lang w:val="en-GB"/>
        </w:rPr>
        <w:t>25.749</w:t>
      </w:r>
      <w:r>
        <w:rPr>
          <w:lang w:val="en-GB"/>
        </w:rPr>
        <w:t xml:space="preserve"> </w:t>
      </w:r>
      <w:r w:rsidR="00D46AE1">
        <w:rPr>
          <w:lang w:val="en-GB"/>
        </w:rPr>
        <w:t>on 2011-07-01 and closed at $</w:t>
      </w:r>
      <w:r w:rsidR="00D46AE1" w:rsidRPr="00D46AE1">
        <w:rPr>
          <w:lang w:val="en-GB"/>
        </w:rPr>
        <w:t>18.517</w:t>
      </w:r>
      <w:r w:rsidR="00D46AE1">
        <w:rPr>
          <w:lang w:val="en-GB"/>
        </w:rPr>
        <w:t xml:space="preserve"> on 2011-09-30. This was a loss of $</w:t>
      </w:r>
      <w:r w:rsidR="00D46AE1" w:rsidRPr="00D46AE1">
        <w:rPr>
          <w:lang w:val="en-GB"/>
        </w:rPr>
        <w:t>7.232</w:t>
      </w:r>
      <w:r w:rsidR="00D46AE1">
        <w:rPr>
          <w:lang w:val="en-GB"/>
        </w:rPr>
        <w:t xml:space="preserve"> for Q3 2011, that -</w:t>
      </w:r>
      <w:r w:rsidR="00D46AE1" w:rsidRPr="00D46AE1">
        <w:rPr>
          <w:lang w:val="en-GB"/>
        </w:rPr>
        <w:t>32.67</w:t>
      </w:r>
      <w:r w:rsidR="00D46AE1">
        <w:rPr>
          <w:lang w:val="en-GB"/>
        </w:rPr>
        <w:t>%.</w:t>
      </w:r>
    </w:p>
    <w:p w14:paraId="76090FFD" w14:textId="07440FCB" w:rsidR="00D46AE1" w:rsidRDefault="00D46AE1" w:rsidP="00D46AE1">
      <w:pPr>
        <w:pStyle w:val="BodyText"/>
        <w:rPr>
          <w:lang w:val="en-GB"/>
        </w:rPr>
      </w:pPr>
      <w:r>
        <w:rPr>
          <w:lang w:val="en-GB"/>
        </w:rPr>
        <w:t>‘Skyfall’ released in 2012-10-26 Q3 of the business year</w:t>
      </w:r>
      <w:r w:rsidR="00C33AF9">
        <w:rPr>
          <w:lang w:val="en-GB"/>
        </w:rPr>
        <w:t>, grossing $1.1 billion</w:t>
      </w:r>
      <w:r>
        <w:rPr>
          <w:lang w:val="en-GB"/>
        </w:rPr>
        <w:t>. Q3 opened at the price of $</w:t>
      </w:r>
      <w:r w:rsidRPr="00D46AE1">
        <w:rPr>
          <w:lang w:val="en-GB"/>
        </w:rPr>
        <w:t>11.696</w:t>
      </w:r>
      <w:r>
        <w:rPr>
          <w:lang w:val="en-GB"/>
        </w:rPr>
        <w:t xml:space="preserve"> on 2012-10-01 and closed at $</w:t>
      </w:r>
      <w:r w:rsidR="008D064E" w:rsidRPr="008D064E">
        <w:rPr>
          <w:lang w:val="en-GB"/>
        </w:rPr>
        <w:t>11.045</w:t>
      </w:r>
      <w:r w:rsidR="008D064E">
        <w:rPr>
          <w:lang w:val="en-GB"/>
        </w:rPr>
        <w:t xml:space="preserve"> </w:t>
      </w:r>
      <w:r>
        <w:rPr>
          <w:lang w:val="en-GB"/>
        </w:rPr>
        <w:t>on 2012-12-31. This was a loss of $</w:t>
      </w:r>
      <w:r w:rsidR="008D064E" w:rsidRPr="008D064E">
        <w:rPr>
          <w:lang w:val="en-GB"/>
        </w:rPr>
        <w:t>0.651</w:t>
      </w:r>
      <w:r w:rsidR="008D064E">
        <w:rPr>
          <w:lang w:val="en-GB"/>
        </w:rPr>
        <w:t xml:space="preserve"> </w:t>
      </w:r>
      <w:r>
        <w:rPr>
          <w:lang w:val="en-GB"/>
        </w:rPr>
        <w:t xml:space="preserve">for Q3 2011, that </w:t>
      </w:r>
      <w:r w:rsidR="008D064E" w:rsidRPr="008D064E">
        <w:rPr>
          <w:lang w:val="en-GB"/>
        </w:rPr>
        <w:t>-5.72</w:t>
      </w:r>
      <w:r>
        <w:rPr>
          <w:lang w:val="en-GB"/>
        </w:rPr>
        <w:t>%.</w:t>
      </w:r>
    </w:p>
    <w:p w14:paraId="5E631531" w14:textId="591E9C90" w:rsidR="0049594A" w:rsidRPr="00F475C1" w:rsidRDefault="004C2AE4" w:rsidP="00E439B7">
      <w:pPr>
        <w:pStyle w:val="BodyText"/>
        <w:rPr>
          <w:lang w:val="en-GB"/>
        </w:rPr>
      </w:pPr>
      <w:r>
        <w:rPr>
          <w:lang w:val="en-GB"/>
        </w:rPr>
        <w:t xml:space="preserve">I think it clear to say </w:t>
      </w:r>
      <w:r w:rsidR="00E439B7">
        <w:rPr>
          <w:lang w:val="en-GB"/>
        </w:rPr>
        <w:t>that</w:t>
      </w:r>
      <w:r w:rsidR="006A1083">
        <w:rPr>
          <w:lang w:val="en-GB"/>
        </w:rPr>
        <w:t xml:space="preserve"> some of ‘Sony’s most profitable movies did not have much effect on Stock market share increase. </w:t>
      </w:r>
    </w:p>
    <w:p w14:paraId="09E66A2B" w14:textId="4CD7A60B" w:rsidR="0080791D" w:rsidRPr="007E5D22" w:rsidRDefault="00E439B7" w:rsidP="0080791D">
      <w:pPr>
        <w:pStyle w:val="Heading5"/>
      </w:pPr>
      <w:r>
        <w:t>Conclusions and Future Work</w:t>
      </w:r>
    </w:p>
    <w:p w14:paraId="6783A8E5" w14:textId="1A07373C" w:rsidR="00575BCA" w:rsidRDefault="00E439B7" w:rsidP="00836367">
      <w:pPr>
        <w:pStyle w:val="BodyText"/>
        <w:rPr>
          <w:lang w:val="en-GB"/>
        </w:rPr>
      </w:pPr>
      <w:r>
        <w:rPr>
          <w:lang w:val="en-GB"/>
        </w:rPr>
        <w:t>I feel as I have disproved this hypothesis that a highly profitable product in the Game and Film Industry would result in high</w:t>
      </w:r>
      <w:r w:rsidR="00C33AF9">
        <w:rPr>
          <w:lang w:val="en-GB"/>
        </w:rPr>
        <w:t>er</w:t>
      </w:r>
      <w:r>
        <w:rPr>
          <w:lang w:val="en-GB"/>
        </w:rPr>
        <w:t xml:space="preserve"> stock market value</w:t>
      </w:r>
      <w:r w:rsidR="0080791D" w:rsidRPr="007E5D22">
        <w:t>.</w:t>
      </w:r>
      <w:r>
        <w:rPr>
          <w:lang w:val="en-GB"/>
        </w:rPr>
        <w:t xml:space="preserve"> It is a factor for more people to want to invest in a certain stock</w:t>
      </w:r>
      <w:r w:rsidR="00C33AF9">
        <w:rPr>
          <w:lang w:val="en-GB"/>
        </w:rPr>
        <w:t xml:space="preserve"> through exposure</w:t>
      </w:r>
      <w:r>
        <w:rPr>
          <w:lang w:val="en-GB"/>
        </w:rPr>
        <w:t xml:space="preserve">, but it is not the only factor that could affect the stock market. For myself I have found this strategy marginally profitable through my own investments, I chose this project to test my theory because of my small earnings of 9.79% over the course of </w:t>
      </w:r>
      <w:r w:rsidR="00201FB2">
        <w:rPr>
          <w:lang w:val="en-GB"/>
        </w:rPr>
        <w:t>two</w:t>
      </w:r>
      <w:r>
        <w:rPr>
          <w:lang w:val="en-GB"/>
        </w:rPr>
        <w:t xml:space="preserve"> months. I feel like I have a good infrastructure in my R project</w:t>
      </w:r>
      <w:r w:rsidR="00201FB2">
        <w:rPr>
          <w:lang w:val="en-GB"/>
        </w:rPr>
        <w:t>,</w:t>
      </w:r>
      <w:r>
        <w:rPr>
          <w:lang w:val="en-GB"/>
        </w:rPr>
        <w:t xml:space="preserve"> for find</w:t>
      </w:r>
      <w:r w:rsidR="00201FB2">
        <w:rPr>
          <w:lang w:val="en-GB"/>
        </w:rPr>
        <w:t>ing</w:t>
      </w:r>
      <w:r>
        <w:rPr>
          <w:lang w:val="en-GB"/>
        </w:rPr>
        <w:t xml:space="preserve"> price difference between two dates which could be developed further to give more </w:t>
      </w:r>
      <w:r w:rsidR="00201FB2">
        <w:rPr>
          <w:lang w:val="en-GB"/>
        </w:rPr>
        <w:t>in depth</w:t>
      </w:r>
      <w:r>
        <w:rPr>
          <w:lang w:val="en-GB"/>
        </w:rPr>
        <w:t xml:space="preserve"> statistical knowledge of </w:t>
      </w:r>
      <w:r w:rsidR="00201FB2">
        <w:rPr>
          <w:lang w:val="en-GB"/>
        </w:rPr>
        <w:t>price change over time periods.</w:t>
      </w:r>
    </w:p>
    <w:p w14:paraId="26A65D1D" w14:textId="1433FD5F" w:rsidR="00201FB2" w:rsidRDefault="00201FB2" w:rsidP="00836367">
      <w:pPr>
        <w:pStyle w:val="BodyText"/>
        <w:rPr>
          <w:lang w:val="en-GB"/>
        </w:rPr>
      </w:pPr>
      <w:r>
        <w:rPr>
          <w:lang w:val="en-GB"/>
        </w:rPr>
        <w:t>I started the project thinking I would find information on the rise of the video game industry and the slowly declining film industry. I realised quickly that these industries are not affecting the other on in any marginal way to form a solid statistical representation.</w:t>
      </w:r>
    </w:p>
    <w:p w14:paraId="63D45E4D" w14:textId="44420937" w:rsidR="00201FB2" w:rsidRPr="00E439B7" w:rsidRDefault="00C55ADD" w:rsidP="00C55ADD">
      <w:pPr>
        <w:pStyle w:val="BodyText"/>
        <w:rPr>
          <w:lang w:val="en-GB"/>
        </w:rPr>
      </w:pPr>
      <w:r>
        <w:rPr>
          <w:lang w:val="en-GB"/>
        </w:rPr>
        <w:t xml:space="preserve">If had more time to develop the project further, I had created 5 more data set on different companies in these industries. I think I could have found more data that will answer my hypothesis more definitely. I have the functions required to analyse the products of these companies, just not enough time to write up about my findings for their company and their key products over this period </w:t>
      </w:r>
    </w:p>
    <w:p w14:paraId="05648D45" w14:textId="7CA7FAA5" w:rsidR="009303D9" w:rsidRPr="007E5D22" w:rsidRDefault="009303D9" w:rsidP="008974B9">
      <w:pPr>
        <w:pStyle w:val="Heading5"/>
      </w:pPr>
      <w:r w:rsidRPr="007E5D22">
        <w:t>References</w:t>
      </w:r>
    </w:p>
    <w:p w14:paraId="5AD5E399" w14:textId="77777777" w:rsidR="001A2D2A" w:rsidRPr="001A2D2A" w:rsidRDefault="001A2D2A" w:rsidP="001A2D2A">
      <w:pPr>
        <w:pStyle w:val="Bibliography"/>
        <w:jc w:val="left"/>
      </w:pPr>
      <w:r>
        <w:fldChar w:fldCharType="begin"/>
      </w:r>
      <w:r>
        <w:instrText xml:space="preserve"> ADDIN ZOTERO_BIBL {"uncited":[],"omitted":[],"custom":[]} CSL_BIBLIOGRAPHY </w:instrText>
      </w:r>
      <w:r>
        <w:fldChar w:fldCharType="separate"/>
      </w:r>
      <w:r w:rsidRPr="001A2D2A">
        <w:t>[1]</w:t>
      </w:r>
      <w:r w:rsidRPr="001A2D2A">
        <w:tab/>
        <w:t>‘2006 A Record Year For Video Game Industry’, Nov. 22, 2020. https://www.cbsnews.com/news/2006-a-record-year-for-video-game-industry/ (accessed Nov. 22, 2020).</w:t>
      </w:r>
    </w:p>
    <w:p w14:paraId="5A894ED4" w14:textId="77777777" w:rsidR="001A2D2A" w:rsidRPr="001A2D2A" w:rsidRDefault="001A2D2A" w:rsidP="001A2D2A">
      <w:pPr>
        <w:pStyle w:val="Bibliography"/>
        <w:jc w:val="left"/>
      </w:pPr>
      <w:r w:rsidRPr="001A2D2A">
        <w:t>[2]</w:t>
      </w:r>
      <w:r w:rsidRPr="001A2D2A">
        <w:tab/>
        <w:t xml:space="preserve">E. Bangeman, ‘Growth of gaming in 2007 far outpaces movies, music’, </w:t>
      </w:r>
      <w:r w:rsidRPr="001A2D2A">
        <w:rPr>
          <w:i/>
          <w:iCs/>
        </w:rPr>
        <w:t>Ars Technica</w:t>
      </w:r>
      <w:r w:rsidRPr="001A2D2A">
        <w:t>, Jan. 25, 2008. https://arstechnica.com/gaming/2008/01/growth-of-gaming-in-2007-far-outpaces-movies-music/ (accessed Nov. 22, 2020).</w:t>
      </w:r>
    </w:p>
    <w:p w14:paraId="60A20A95" w14:textId="77777777" w:rsidR="001A2D2A" w:rsidRPr="001A2D2A" w:rsidRDefault="001A2D2A" w:rsidP="001A2D2A">
      <w:pPr>
        <w:pStyle w:val="Bibliography"/>
        <w:jc w:val="left"/>
      </w:pPr>
      <w:r w:rsidRPr="001A2D2A">
        <w:t>[3]</w:t>
      </w:r>
      <w:r w:rsidRPr="001A2D2A">
        <w:tab/>
        <w:t>‘Video game sales top $21 billion in 2008’. https://www.nbcnews.com/id/wbna28682836 (accessed Nov. 22, 2020).</w:t>
      </w:r>
    </w:p>
    <w:p w14:paraId="437CE1BA" w14:textId="77777777" w:rsidR="001A2D2A" w:rsidRPr="001A2D2A" w:rsidRDefault="001A2D2A" w:rsidP="001A2D2A">
      <w:pPr>
        <w:pStyle w:val="Bibliography"/>
        <w:jc w:val="left"/>
      </w:pPr>
      <w:r w:rsidRPr="001A2D2A">
        <w:t>[4]</w:t>
      </w:r>
      <w:r w:rsidRPr="001A2D2A">
        <w:tab/>
        <w:t>‘2009 U.S. VIDEO GAME INDUSTRY AND PC GAME SOFTWARE RETAIL SALES REACH $20.2 BILLION’. https://www.npd.com/wps/portal/npd/us/news/press-releases/pr_100114/ (accessed Nov. 22, 2020).</w:t>
      </w:r>
    </w:p>
    <w:p w14:paraId="28EC701E" w14:textId="77777777" w:rsidR="001A2D2A" w:rsidRPr="001A2D2A" w:rsidRDefault="001A2D2A" w:rsidP="001A2D2A">
      <w:pPr>
        <w:pStyle w:val="Bibliography"/>
        <w:jc w:val="left"/>
      </w:pPr>
      <w:r w:rsidRPr="001A2D2A">
        <w:t>[5]</w:t>
      </w:r>
      <w:r w:rsidRPr="001A2D2A">
        <w:tab/>
        <w:t xml:space="preserve">J. Lowensohn, ‘Game sales shrunk, but Xbox set records in 2010’, </w:t>
      </w:r>
      <w:r w:rsidRPr="001A2D2A">
        <w:rPr>
          <w:i/>
          <w:iCs/>
        </w:rPr>
        <w:t>CNET</w:t>
      </w:r>
      <w:r w:rsidRPr="001A2D2A">
        <w:t>. https://www.cnet.com/news/game-sales-shrunk-but-xbox-set-records-in-2010/ (accessed Nov. 22, 2020).</w:t>
      </w:r>
    </w:p>
    <w:p w14:paraId="1195F6AF" w14:textId="77777777" w:rsidR="001A2D2A" w:rsidRPr="001A2D2A" w:rsidRDefault="001A2D2A" w:rsidP="001A2D2A">
      <w:pPr>
        <w:pStyle w:val="Bibliography"/>
        <w:jc w:val="left"/>
      </w:pPr>
      <w:r w:rsidRPr="001A2D2A">
        <w:t>[6]</w:t>
      </w:r>
      <w:r w:rsidRPr="001A2D2A">
        <w:tab/>
        <w:t xml:space="preserve">‘U.S. Video Game Industry Sales Fell 8% in 2011 to $17 Billion | Hollywood Reporter’. </w:t>
      </w:r>
      <w:r w:rsidRPr="001A2D2A">
        <w:lastRenderedPageBreak/>
        <w:t>https://www.hollywoodreporter.com/news/us-video-game-sales-2011-fell-281266 (accessed Nov. 22, 2020).</w:t>
      </w:r>
    </w:p>
    <w:p w14:paraId="41254B80" w14:textId="77777777" w:rsidR="001A2D2A" w:rsidRPr="001A2D2A" w:rsidRDefault="001A2D2A" w:rsidP="001A2D2A">
      <w:pPr>
        <w:pStyle w:val="Bibliography"/>
        <w:jc w:val="left"/>
      </w:pPr>
      <w:r w:rsidRPr="001A2D2A">
        <w:t>[7]</w:t>
      </w:r>
      <w:r w:rsidRPr="001A2D2A">
        <w:tab/>
        <w:t xml:space="preserve">N. Statt, ‘Video game industry grew 4 times faster than US economy in 2012, study says’, </w:t>
      </w:r>
      <w:r w:rsidRPr="001A2D2A">
        <w:rPr>
          <w:i/>
          <w:iCs/>
        </w:rPr>
        <w:t>CNET</w:t>
      </w:r>
      <w:r w:rsidRPr="001A2D2A">
        <w:t>. https://www.cnet.com/news/video-game-industry-grew-4-times-faster-than-us-economy-in-2012-study-says/ (accessed Nov. 22, 2020).</w:t>
      </w:r>
    </w:p>
    <w:p w14:paraId="4ECE429E" w14:textId="77777777" w:rsidR="001A2D2A" w:rsidRPr="001A2D2A" w:rsidRDefault="001A2D2A" w:rsidP="001A2D2A">
      <w:pPr>
        <w:pStyle w:val="Bibliography"/>
        <w:jc w:val="left"/>
      </w:pPr>
      <w:r w:rsidRPr="001A2D2A">
        <w:t>[8]</w:t>
      </w:r>
      <w:r w:rsidRPr="001A2D2A">
        <w:tab/>
        <w:t xml:space="preserve">‘Global Games Market Report Infographics | 2013’, </w:t>
      </w:r>
      <w:r w:rsidRPr="001A2D2A">
        <w:rPr>
          <w:i/>
          <w:iCs/>
        </w:rPr>
        <w:t>Newzoo</w:t>
      </w:r>
      <w:r w:rsidRPr="001A2D2A">
        <w:t>. https://newzoo.com/insights/infographics/global-games-market-report-infographics-2013/ (accessed Nov. 22, 2020).</w:t>
      </w:r>
    </w:p>
    <w:p w14:paraId="59DE8E6C" w14:textId="77777777" w:rsidR="001A2D2A" w:rsidRPr="001A2D2A" w:rsidRDefault="001A2D2A" w:rsidP="001A2D2A">
      <w:pPr>
        <w:pStyle w:val="Bibliography"/>
        <w:jc w:val="left"/>
      </w:pPr>
      <w:r w:rsidRPr="001A2D2A">
        <w:t>[9]</w:t>
      </w:r>
      <w:r w:rsidRPr="001A2D2A">
        <w:tab/>
        <w:t>‘For video game industry, 2014 couldn’t escape slumping game sales - CNET’. https://www.cnet.com/news/for-video-game-industry-2014-couldnt-escape-slumping-software-sales/ (accessed Nov. 22, 2020).</w:t>
      </w:r>
    </w:p>
    <w:p w14:paraId="4A0ABC12" w14:textId="77777777" w:rsidR="001A2D2A" w:rsidRPr="001A2D2A" w:rsidRDefault="001A2D2A" w:rsidP="001A2D2A">
      <w:pPr>
        <w:pStyle w:val="Bibliography"/>
        <w:jc w:val="left"/>
      </w:pPr>
      <w:r w:rsidRPr="001A2D2A">
        <w:t>[10]</w:t>
      </w:r>
      <w:r w:rsidRPr="001A2D2A">
        <w:tab/>
        <w:t>‘Level up! Video game industry revenues soar in 2015 | Fortune’. https://fortune.com/2016/02/16/video-game-industry-revenues-2015/ (accessed Nov. 22, 2020).</w:t>
      </w:r>
    </w:p>
    <w:p w14:paraId="18DDDB87" w14:textId="77777777" w:rsidR="001A2D2A" w:rsidRPr="001A2D2A" w:rsidRDefault="001A2D2A" w:rsidP="001A2D2A">
      <w:pPr>
        <w:pStyle w:val="Bibliography"/>
        <w:jc w:val="left"/>
      </w:pPr>
      <w:r w:rsidRPr="001A2D2A">
        <w:t>[11]</w:t>
      </w:r>
      <w:r w:rsidRPr="001A2D2A">
        <w:tab/>
        <w:t>‘Despite Downturn, Americans Flock to Movie Theaters - The New York Times’. https://www.nytimes.com/2009/03/01/movies/01films.html (accessed Nov. 22, 2020).</w:t>
      </w:r>
    </w:p>
    <w:p w14:paraId="123B8D7B" w14:textId="77777777" w:rsidR="001A2D2A" w:rsidRPr="001A2D2A" w:rsidRDefault="001A2D2A" w:rsidP="001A2D2A">
      <w:pPr>
        <w:pStyle w:val="Bibliography"/>
        <w:jc w:val="left"/>
      </w:pPr>
      <w:r w:rsidRPr="001A2D2A">
        <w:t>[12]</w:t>
      </w:r>
      <w:r w:rsidRPr="001A2D2A">
        <w:tab/>
        <w:t xml:space="preserve">B. Barnes, ‘A Year of Disappointment at the Movie Box Office (Published 2011)’, </w:t>
      </w:r>
      <w:r w:rsidRPr="001A2D2A">
        <w:rPr>
          <w:i/>
          <w:iCs/>
        </w:rPr>
        <w:t>The New York Times</w:t>
      </w:r>
      <w:r w:rsidRPr="001A2D2A">
        <w:t>, Dec. 25, 2011.</w:t>
      </w:r>
    </w:p>
    <w:p w14:paraId="11AF6D72" w14:textId="77777777" w:rsidR="001A2D2A" w:rsidRPr="001A2D2A" w:rsidRDefault="001A2D2A" w:rsidP="001A2D2A">
      <w:pPr>
        <w:pStyle w:val="Bibliography"/>
        <w:jc w:val="left"/>
      </w:pPr>
      <w:r w:rsidRPr="001A2D2A">
        <w:t>[13]</w:t>
      </w:r>
      <w:r w:rsidRPr="001A2D2A">
        <w:tab/>
        <w:t xml:space="preserve">‘Winnie the Pooh (2011) - Financial Information’, </w:t>
      </w:r>
      <w:r w:rsidRPr="001A2D2A">
        <w:rPr>
          <w:i/>
          <w:iCs/>
        </w:rPr>
        <w:t>The Numbers</w:t>
      </w:r>
      <w:r w:rsidRPr="001A2D2A">
        <w:t>. https://www.the-numbers.com/movie/Winnie-the-Pooh (accessed Nov. 22, 2020).</w:t>
      </w:r>
    </w:p>
    <w:p w14:paraId="12066604" w14:textId="77777777" w:rsidR="001A2D2A" w:rsidRPr="001A2D2A" w:rsidRDefault="001A2D2A" w:rsidP="001A2D2A">
      <w:pPr>
        <w:pStyle w:val="Bibliography"/>
        <w:jc w:val="left"/>
      </w:pPr>
      <w:r w:rsidRPr="001A2D2A">
        <w:t>[14]</w:t>
      </w:r>
      <w:r w:rsidRPr="001A2D2A">
        <w:tab/>
        <w:t xml:space="preserve">J. Alexander, ‘Like it or not, the Marvel empire redefined cinema this decade’, </w:t>
      </w:r>
      <w:r w:rsidRPr="001A2D2A">
        <w:rPr>
          <w:i/>
          <w:iCs/>
        </w:rPr>
        <w:t>The Verge</w:t>
      </w:r>
      <w:r w:rsidRPr="001A2D2A">
        <w:t>, Dec. 12, 2019. https://www.theverge.com/2019/12/12/21011381/marvel-decade-cinema-mcu-iron-man-captain-america-disney-endgame (accessed Nov. 22, 2020).</w:t>
      </w:r>
    </w:p>
    <w:p w14:paraId="1A845264" w14:textId="77777777" w:rsidR="001A2D2A" w:rsidRPr="001A2D2A" w:rsidRDefault="001A2D2A" w:rsidP="001A2D2A">
      <w:pPr>
        <w:pStyle w:val="Bibliography"/>
        <w:jc w:val="left"/>
      </w:pPr>
      <w:r w:rsidRPr="001A2D2A">
        <w:t>[15]</w:t>
      </w:r>
      <w:r w:rsidRPr="001A2D2A">
        <w:tab/>
        <w:t xml:space="preserve">‘Hollywood’s hold over global box office – 63% and falling’, </w:t>
      </w:r>
      <w:r w:rsidRPr="001A2D2A">
        <w:rPr>
          <w:i/>
          <w:iCs/>
        </w:rPr>
        <w:t>the Guardian</w:t>
      </w:r>
      <w:r w:rsidRPr="001A2D2A">
        <w:t>, Apr. 02, 2013. http://www.theguardian.com/film/filmblog/2013/apr/02/hollywood-hold-global-box-office (accessed Nov. 22, 2020).</w:t>
      </w:r>
    </w:p>
    <w:p w14:paraId="61597CE0" w14:textId="77777777" w:rsidR="001A2D2A" w:rsidRPr="001A2D2A" w:rsidRDefault="001A2D2A" w:rsidP="001A2D2A">
      <w:pPr>
        <w:pStyle w:val="Bibliography"/>
        <w:jc w:val="left"/>
      </w:pPr>
      <w:r w:rsidRPr="001A2D2A">
        <w:t>[16]</w:t>
      </w:r>
      <w:r w:rsidRPr="001A2D2A">
        <w:tab/>
        <w:t xml:space="preserve">‘Global 2015 Box Office: Revenue Hits Record $38 Billion-Plus | Hollywood Reporter’. </w:t>
      </w:r>
      <w:r w:rsidRPr="001A2D2A">
        <w:t>https://www.hollywoodreporter.com/news/global-2015-box-office-revenue-851749 (accessed Nov. 22, 2020).</w:t>
      </w:r>
    </w:p>
    <w:p w14:paraId="41188035" w14:textId="77777777" w:rsidR="001A2D2A" w:rsidRPr="001A2D2A" w:rsidRDefault="001A2D2A" w:rsidP="001A2D2A">
      <w:pPr>
        <w:pStyle w:val="Bibliography"/>
        <w:jc w:val="left"/>
      </w:pPr>
      <w:r w:rsidRPr="001A2D2A">
        <w:t>[17]</w:t>
      </w:r>
      <w:r w:rsidRPr="001A2D2A">
        <w:tab/>
        <w:t>‘Video Game Sales’. https://kaggle.com/gregorut/videogamesales (accessed Nov. 22, 2020).</w:t>
      </w:r>
    </w:p>
    <w:p w14:paraId="63FB3B22" w14:textId="77777777" w:rsidR="001A2D2A" w:rsidRPr="001A2D2A" w:rsidRDefault="001A2D2A" w:rsidP="001A2D2A">
      <w:pPr>
        <w:pStyle w:val="Bibliography"/>
        <w:jc w:val="left"/>
      </w:pPr>
      <w:r w:rsidRPr="001A2D2A">
        <w:t>[18]</w:t>
      </w:r>
      <w:r w:rsidRPr="001A2D2A">
        <w:tab/>
        <w:t>‘IMDB movies metadata’. https://kaggle.com/adnanr94/imdb-movies-metadata (accessed Nov. 22, 2020).</w:t>
      </w:r>
    </w:p>
    <w:p w14:paraId="381864F0" w14:textId="77777777" w:rsidR="001A2D2A" w:rsidRPr="001A2D2A" w:rsidRDefault="001A2D2A" w:rsidP="001A2D2A">
      <w:pPr>
        <w:pStyle w:val="Bibliography"/>
        <w:jc w:val="left"/>
      </w:pPr>
      <w:r w:rsidRPr="001A2D2A">
        <w:t>[19]</w:t>
      </w:r>
      <w:r w:rsidRPr="001A2D2A">
        <w:tab/>
        <w:t>‘Huge Stock Market Dataset’. https://kaggle.com/borismarjanovic/price-volume-data-for-all-us-stocks-etfs (accessed Nov. 22, 2020).</w:t>
      </w:r>
    </w:p>
    <w:p w14:paraId="1AE52002" w14:textId="77777777" w:rsidR="001A2D2A" w:rsidRPr="001A2D2A" w:rsidRDefault="001A2D2A" w:rsidP="001A2D2A">
      <w:pPr>
        <w:pStyle w:val="Bibliography"/>
        <w:jc w:val="left"/>
      </w:pPr>
      <w:r w:rsidRPr="001A2D2A">
        <w:t>[20]</w:t>
      </w:r>
      <w:r w:rsidRPr="001A2D2A">
        <w:tab/>
        <w:t xml:space="preserve">‘List of best-selling video games’, </w:t>
      </w:r>
      <w:r w:rsidRPr="001A2D2A">
        <w:rPr>
          <w:i/>
          <w:iCs/>
        </w:rPr>
        <w:t>Wikipedia</w:t>
      </w:r>
      <w:r w:rsidRPr="001A2D2A">
        <w:t>. Nov. 17, 2020, Accessed: Nov. 22, 2020. [Online]. Available: https://en.wikipedia.org/w/index.php?title=List_of_best-selling_video_games&amp;oldid=989219720.</w:t>
      </w:r>
    </w:p>
    <w:p w14:paraId="6309B7E1" w14:textId="77777777" w:rsidR="001A2D2A" w:rsidRPr="001A2D2A" w:rsidRDefault="001A2D2A" w:rsidP="001A2D2A">
      <w:pPr>
        <w:pStyle w:val="Bibliography"/>
        <w:jc w:val="left"/>
      </w:pPr>
      <w:r w:rsidRPr="001A2D2A">
        <w:t>[21]</w:t>
      </w:r>
      <w:r w:rsidRPr="001A2D2A">
        <w:tab/>
        <w:t xml:space="preserve">‘List of highest-grossing films’, </w:t>
      </w:r>
      <w:r w:rsidRPr="001A2D2A">
        <w:rPr>
          <w:i/>
          <w:iCs/>
        </w:rPr>
        <w:t>Wikipedia</w:t>
      </w:r>
      <w:r w:rsidRPr="001A2D2A">
        <w:t>. Nov. 20, 2020, Accessed: Nov. 22, 2020. [Online]. Available: https://en.wikipedia.org/w/index.php?title=List_of_highest-grossing_films&amp;oldid=989614674.</w:t>
      </w:r>
    </w:p>
    <w:p w14:paraId="06E013B3" w14:textId="77777777" w:rsidR="001A2D2A" w:rsidRPr="001A2D2A" w:rsidRDefault="001A2D2A" w:rsidP="001A2D2A">
      <w:pPr>
        <w:pStyle w:val="Bibliography"/>
        <w:jc w:val="left"/>
      </w:pPr>
      <w:r w:rsidRPr="001A2D2A">
        <w:t>[22]</w:t>
      </w:r>
      <w:r w:rsidRPr="001A2D2A">
        <w:tab/>
        <w:t>‘The Most Expensive Video Games Ever Made - Business Insider’. https://www.businessinsider.com/the-most-expensive-video-games-ever-made-2014-7?r=US&amp;IR=T (accessed Nov. 22, 2020).</w:t>
      </w:r>
    </w:p>
    <w:p w14:paraId="5D606F26" w14:textId="77777777" w:rsidR="001A2D2A" w:rsidRPr="001A2D2A" w:rsidRDefault="001A2D2A" w:rsidP="001A2D2A">
      <w:pPr>
        <w:pStyle w:val="Bibliography"/>
        <w:jc w:val="left"/>
      </w:pPr>
      <w:r w:rsidRPr="001A2D2A">
        <w:t>[23]</w:t>
      </w:r>
      <w:r w:rsidRPr="001A2D2A">
        <w:tab/>
        <w:t xml:space="preserve">B. Lloyd, ‘The Marvel Cinematic Universe in numbers’, </w:t>
      </w:r>
      <w:r w:rsidRPr="001A2D2A">
        <w:rPr>
          <w:i/>
          <w:iCs/>
        </w:rPr>
        <w:t>Entertainment.ie</w:t>
      </w:r>
      <w:r w:rsidRPr="001A2D2A">
        <w:t>. https://entertainment.ie/cinema/movie-news/the-marvel-cinematic-universe-in-numbers-227156/ (accessed Nov. 22, 2020).</w:t>
      </w:r>
    </w:p>
    <w:p w14:paraId="5794FCB0" w14:textId="77777777" w:rsidR="001A2D2A" w:rsidRPr="001A2D2A" w:rsidRDefault="001A2D2A" w:rsidP="001A2D2A">
      <w:pPr>
        <w:pStyle w:val="Bibliography"/>
        <w:jc w:val="left"/>
      </w:pPr>
      <w:r w:rsidRPr="001A2D2A">
        <w:t>[24]</w:t>
      </w:r>
      <w:r w:rsidRPr="001A2D2A">
        <w:tab/>
        <w:t>‘PS3 Launch Price Was a Mistake: Sony Studios Boss | Technology News’. https://gadgets.ndtv.com/games/news/ps3-launch-price-was-a-mistake-sony-studios-boss-1881734 (accessed Nov. 22, 2020).</w:t>
      </w:r>
    </w:p>
    <w:p w14:paraId="79C7BB69" w14:textId="428F1E22" w:rsidR="009303D9" w:rsidRPr="007E5D22" w:rsidRDefault="001A2D2A" w:rsidP="001A2D2A">
      <w:pPr>
        <w:pStyle w:val="references"/>
        <w:numPr>
          <w:ilvl w:val="0"/>
          <w:numId w:val="0"/>
        </w:numPr>
        <w:ind w:left="360" w:hanging="360"/>
        <w:jc w:val="left"/>
        <w:rPr>
          <w:sz w:val="20"/>
          <w:szCs w:val="20"/>
        </w:rPr>
      </w:pPr>
      <w:r>
        <w:rPr>
          <w:sz w:val="20"/>
          <w:szCs w:val="20"/>
        </w:rPr>
        <w:fldChar w:fldCharType="end"/>
      </w:r>
    </w:p>
    <w:p w14:paraId="7E6D922B" w14:textId="02D3C3FD" w:rsidR="00836367" w:rsidRPr="007E5D22" w:rsidRDefault="00836367" w:rsidP="001A2D2A">
      <w:pPr>
        <w:pStyle w:val="references"/>
        <w:numPr>
          <w:ilvl w:val="0"/>
          <w:numId w:val="0"/>
        </w:numPr>
        <w:spacing w:line="240" w:lineRule="auto"/>
        <w:ind w:left="360" w:hanging="360"/>
        <w:jc w:val="left"/>
        <w:rPr>
          <w:rFonts w:eastAsia="SimSun"/>
          <w:b/>
          <w:noProof w:val="0"/>
          <w:color w:val="FF0000"/>
          <w:spacing w:val="-1"/>
          <w:sz w:val="20"/>
          <w:szCs w:val="20"/>
          <w:lang w:val="x-none" w:eastAsia="x-none"/>
        </w:rPr>
        <w:sectPr w:rsidR="00836367" w:rsidRPr="007E5D22" w:rsidSect="003B4E04">
          <w:type w:val="continuous"/>
          <w:pgSz w:w="11906" w:h="16838" w:code="9"/>
          <w:pgMar w:top="1080" w:right="907" w:bottom="1440" w:left="907" w:header="720" w:footer="720" w:gutter="0"/>
          <w:cols w:num="2" w:space="360"/>
          <w:docGrid w:linePitch="360"/>
        </w:sectPr>
      </w:pPr>
      <w:r w:rsidRPr="007E5D22">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sidRPr="007E5D22">
        <w:rPr>
          <w:rFonts w:eastAsia="SimSun"/>
          <w:b/>
          <w:noProof w:val="0"/>
          <w:color w:val="FF0000"/>
          <w:spacing w:val="-1"/>
          <w:sz w:val="20"/>
          <w:szCs w:val="20"/>
          <w:lang w:eastAsia="x-none"/>
        </w:rPr>
        <w:t>may</w:t>
      </w:r>
      <w:r w:rsidRPr="007E5D22">
        <w:rPr>
          <w:rFonts w:eastAsia="SimSun"/>
          <w:b/>
          <w:noProof w:val="0"/>
          <w:color w:val="FF0000"/>
          <w:spacing w:val="-1"/>
          <w:sz w:val="20"/>
          <w:szCs w:val="20"/>
          <w:lang w:val="x-none" w:eastAsia="x-none"/>
        </w:rPr>
        <w:t xml:space="preserve"> result in your paper not being published.</w:t>
      </w:r>
    </w:p>
    <w:p w14:paraId="4C8D7288" w14:textId="77777777" w:rsidR="009303D9" w:rsidRPr="007E5D22" w:rsidRDefault="003B2B40" w:rsidP="005B520E">
      <w:r w:rsidRPr="007E5D22">
        <w:rPr>
          <w:noProof/>
        </w:rPr>
        <mc:AlternateContent>
          <mc:Choice Requires="wps">
            <w:drawing>
              <wp:anchor distT="0" distB="0" distL="114300" distR="114300" simplePos="0" relativeHeight="251657728" behindDoc="1" locked="0" layoutInCell="1" allowOverlap="1" wp14:anchorId="696FAF6F" wp14:editId="7CAA21F8">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13053B74" w14:textId="77777777" w:rsidR="004C2AE4" w:rsidRDefault="004C2AE4"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4AC68AE9" w14:textId="77777777" w:rsidR="004C2AE4" w:rsidRDefault="004C2AE4" w:rsidP="00E7596C">
                            <w:pPr>
                              <w:pStyle w:val="BodyText"/>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6FAF6F" id="_x0000_t202" coordsize="21600,21600" o:spt="202" path="m,l,21600r21600,l21600,xe">
                <v:stroke joinstyle="miter"/>
                <v:path gradientshapeok="t" o:connecttype="rect"/>
              </v:shapetype>
              <v:shape id="Text Box 8" o:spid="_x0000_s1026" type="#_x0000_t202" style="position:absolute;left:0;text-align:left;margin-left:0;margin-top:19.8pt;width:252pt;height:90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">
                <v:textbox>
                  <w:txbxContent>
                    <w:p w14:paraId="13053B74" w14:textId="77777777" w:rsidR="004C2AE4" w:rsidRDefault="004C2AE4"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4AC68AE9" w14:textId="77777777" w:rsidR="004C2AE4" w:rsidRDefault="004C2AE4" w:rsidP="00E7596C">
                      <w:pPr>
                        <w:pStyle w:val="BodyText"/>
                      </w:pPr>
                      <w:r>
                        <w:t>To have non-visible rules on your frame, use the MSWord “Format” pull-down menu, select Text Box &gt; Colors and Lines to choose No Fill and No Line.</w:t>
                      </w:r>
                    </w:p>
                  </w:txbxContent>
                </v:textbox>
                <w10:wrap type="tight" anchorx="margin"/>
              </v:shape>
            </w:pict>
          </mc:Fallback>
        </mc:AlternateContent>
      </w:r>
    </w:p>
    <w:sectPr w:rsidR="009303D9" w:rsidRPr="007E5D22"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F115E" w14:textId="77777777" w:rsidR="00185E2A" w:rsidRDefault="00185E2A" w:rsidP="001A3B3D">
      <w:r>
        <w:separator/>
      </w:r>
    </w:p>
  </w:endnote>
  <w:endnote w:type="continuationSeparator" w:id="0">
    <w:p w14:paraId="4FE163E7" w14:textId="77777777" w:rsidR="00185E2A" w:rsidRDefault="00185E2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open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D46F" w14:textId="77777777" w:rsidR="004C2AE4" w:rsidRPr="006F6D3D" w:rsidRDefault="004C2AE4"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D90474" w14:textId="77777777" w:rsidR="00185E2A" w:rsidRDefault="00185E2A" w:rsidP="001A3B3D">
      <w:r>
        <w:separator/>
      </w:r>
    </w:p>
  </w:footnote>
  <w:footnote w:type="continuationSeparator" w:id="0">
    <w:p w14:paraId="6F0B790F" w14:textId="77777777" w:rsidR="00185E2A" w:rsidRDefault="00185E2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785"/>
        </w:tabs>
        <w:ind w:left="713"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746"/>
    <w:rsid w:val="0004781E"/>
    <w:rsid w:val="000536EB"/>
    <w:rsid w:val="00061338"/>
    <w:rsid w:val="0007080D"/>
    <w:rsid w:val="000724D3"/>
    <w:rsid w:val="00073B1F"/>
    <w:rsid w:val="0008758A"/>
    <w:rsid w:val="00096239"/>
    <w:rsid w:val="00097C93"/>
    <w:rsid w:val="000C1E68"/>
    <w:rsid w:val="000C762C"/>
    <w:rsid w:val="000D4F36"/>
    <w:rsid w:val="000D7EB4"/>
    <w:rsid w:val="000F5B6F"/>
    <w:rsid w:val="00125C2E"/>
    <w:rsid w:val="00145C41"/>
    <w:rsid w:val="00151153"/>
    <w:rsid w:val="00157004"/>
    <w:rsid w:val="00185E2A"/>
    <w:rsid w:val="001908B2"/>
    <w:rsid w:val="001A1989"/>
    <w:rsid w:val="001A2D2A"/>
    <w:rsid w:val="001A2EFD"/>
    <w:rsid w:val="001A3B3D"/>
    <w:rsid w:val="001B67DC"/>
    <w:rsid w:val="001C5C96"/>
    <w:rsid w:val="001D03CE"/>
    <w:rsid w:val="001D208D"/>
    <w:rsid w:val="001D2506"/>
    <w:rsid w:val="001D74AB"/>
    <w:rsid w:val="001E0A8F"/>
    <w:rsid w:val="001E5948"/>
    <w:rsid w:val="001F6A52"/>
    <w:rsid w:val="00201FB2"/>
    <w:rsid w:val="002254A9"/>
    <w:rsid w:val="00232922"/>
    <w:rsid w:val="00233D97"/>
    <w:rsid w:val="002347A2"/>
    <w:rsid w:val="00283462"/>
    <w:rsid w:val="002850E3"/>
    <w:rsid w:val="002D2E06"/>
    <w:rsid w:val="002D7070"/>
    <w:rsid w:val="002F0782"/>
    <w:rsid w:val="002F0A59"/>
    <w:rsid w:val="002F5506"/>
    <w:rsid w:val="003070CA"/>
    <w:rsid w:val="00321F5D"/>
    <w:rsid w:val="00333C8F"/>
    <w:rsid w:val="00344EEF"/>
    <w:rsid w:val="00354FCF"/>
    <w:rsid w:val="00363158"/>
    <w:rsid w:val="00364C92"/>
    <w:rsid w:val="00367E42"/>
    <w:rsid w:val="00397C27"/>
    <w:rsid w:val="003A19E2"/>
    <w:rsid w:val="003A4A05"/>
    <w:rsid w:val="003B0F2D"/>
    <w:rsid w:val="003B2B40"/>
    <w:rsid w:val="003B4117"/>
    <w:rsid w:val="003B4E04"/>
    <w:rsid w:val="003B7A06"/>
    <w:rsid w:val="003B7BBF"/>
    <w:rsid w:val="003C303D"/>
    <w:rsid w:val="003C416B"/>
    <w:rsid w:val="003F5A08"/>
    <w:rsid w:val="003F76F8"/>
    <w:rsid w:val="00403329"/>
    <w:rsid w:val="00403664"/>
    <w:rsid w:val="004156BF"/>
    <w:rsid w:val="00420716"/>
    <w:rsid w:val="004235B9"/>
    <w:rsid w:val="004325FB"/>
    <w:rsid w:val="00434F59"/>
    <w:rsid w:val="004432BA"/>
    <w:rsid w:val="0044407E"/>
    <w:rsid w:val="00447BB9"/>
    <w:rsid w:val="00456D8F"/>
    <w:rsid w:val="00457AE9"/>
    <w:rsid w:val="0046031D"/>
    <w:rsid w:val="00466A3A"/>
    <w:rsid w:val="00473AC9"/>
    <w:rsid w:val="004873A9"/>
    <w:rsid w:val="004930F1"/>
    <w:rsid w:val="0049594A"/>
    <w:rsid w:val="004B3499"/>
    <w:rsid w:val="004C2AE4"/>
    <w:rsid w:val="004C542E"/>
    <w:rsid w:val="004C5DB8"/>
    <w:rsid w:val="004D2D8E"/>
    <w:rsid w:val="004D72B5"/>
    <w:rsid w:val="00502ACD"/>
    <w:rsid w:val="00503BB5"/>
    <w:rsid w:val="00507D3A"/>
    <w:rsid w:val="00535331"/>
    <w:rsid w:val="00551B7F"/>
    <w:rsid w:val="00553A92"/>
    <w:rsid w:val="0056610F"/>
    <w:rsid w:val="005710EC"/>
    <w:rsid w:val="00573A84"/>
    <w:rsid w:val="00575BCA"/>
    <w:rsid w:val="005B0344"/>
    <w:rsid w:val="005B520E"/>
    <w:rsid w:val="005D039B"/>
    <w:rsid w:val="005D3165"/>
    <w:rsid w:val="005E25B4"/>
    <w:rsid w:val="005E2800"/>
    <w:rsid w:val="005E4953"/>
    <w:rsid w:val="005F53E6"/>
    <w:rsid w:val="00605825"/>
    <w:rsid w:val="00610F55"/>
    <w:rsid w:val="0062452D"/>
    <w:rsid w:val="00645D22"/>
    <w:rsid w:val="00651631"/>
    <w:rsid w:val="00651A08"/>
    <w:rsid w:val="00654204"/>
    <w:rsid w:val="00670434"/>
    <w:rsid w:val="00683829"/>
    <w:rsid w:val="0068477B"/>
    <w:rsid w:val="006915D4"/>
    <w:rsid w:val="006976B7"/>
    <w:rsid w:val="006A1083"/>
    <w:rsid w:val="006B6B66"/>
    <w:rsid w:val="006F6D3D"/>
    <w:rsid w:val="00702167"/>
    <w:rsid w:val="00706E45"/>
    <w:rsid w:val="00710ADC"/>
    <w:rsid w:val="0071330D"/>
    <w:rsid w:val="00715BEA"/>
    <w:rsid w:val="007355B2"/>
    <w:rsid w:val="00737B39"/>
    <w:rsid w:val="00740EEA"/>
    <w:rsid w:val="0074248A"/>
    <w:rsid w:val="007579DE"/>
    <w:rsid w:val="007600C3"/>
    <w:rsid w:val="00762BBD"/>
    <w:rsid w:val="007633B1"/>
    <w:rsid w:val="00794804"/>
    <w:rsid w:val="007A6FB6"/>
    <w:rsid w:val="007B33F1"/>
    <w:rsid w:val="007B4E6C"/>
    <w:rsid w:val="007B6DDA"/>
    <w:rsid w:val="007C0308"/>
    <w:rsid w:val="007C2FF2"/>
    <w:rsid w:val="007D6232"/>
    <w:rsid w:val="007E5D22"/>
    <w:rsid w:val="007F1F99"/>
    <w:rsid w:val="007F768F"/>
    <w:rsid w:val="0080791D"/>
    <w:rsid w:val="008303C7"/>
    <w:rsid w:val="00836367"/>
    <w:rsid w:val="008428AD"/>
    <w:rsid w:val="008469FC"/>
    <w:rsid w:val="00850310"/>
    <w:rsid w:val="00857C79"/>
    <w:rsid w:val="00865753"/>
    <w:rsid w:val="00865DF0"/>
    <w:rsid w:val="00873603"/>
    <w:rsid w:val="008756A9"/>
    <w:rsid w:val="00877619"/>
    <w:rsid w:val="008824D1"/>
    <w:rsid w:val="00883023"/>
    <w:rsid w:val="0089216B"/>
    <w:rsid w:val="008961BD"/>
    <w:rsid w:val="008974B9"/>
    <w:rsid w:val="008A2C7D"/>
    <w:rsid w:val="008B0E41"/>
    <w:rsid w:val="008B6524"/>
    <w:rsid w:val="008B6BD3"/>
    <w:rsid w:val="008C4B23"/>
    <w:rsid w:val="008D064E"/>
    <w:rsid w:val="008D2B6C"/>
    <w:rsid w:val="008E2E89"/>
    <w:rsid w:val="008F642F"/>
    <w:rsid w:val="008F6E2C"/>
    <w:rsid w:val="00912B10"/>
    <w:rsid w:val="009219BD"/>
    <w:rsid w:val="009279B5"/>
    <w:rsid w:val="009303D9"/>
    <w:rsid w:val="00933C64"/>
    <w:rsid w:val="009434A8"/>
    <w:rsid w:val="00972203"/>
    <w:rsid w:val="00972EF6"/>
    <w:rsid w:val="0097454D"/>
    <w:rsid w:val="0098562E"/>
    <w:rsid w:val="009C2629"/>
    <w:rsid w:val="009E48AB"/>
    <w:rsid w:val="009E6657"/>
    <w:rsid w:val="009F1D79"/>
    <w:rsid w:val="009F5DF7"/>
    <w:rsid w:val="00A059B3"/>
    <w:rsid w:val="00A23DE2"/>
    <w:rsid w:val="00A308BC"/>
    <w:rsid w:val="00A62742"/>
    <w:rsid w:val="00A86153"/>
    <w:rsid w:val="00A8778C"/>
    <w:rsid w:val="00A93E6C"/>
    <w:rsid w:val="00AB1EED"/>
    <w:rsid w:val="00AB453A"/>
    <w:rsid w:val="00AC1697"/>
    <w:rsid w:val="00AC346E"/>
    <w:rsid w:val="00AC42D9"/>
    <w:rsid w:val="00AD0365"/>
    <w:rsid w:val="00AD7FAF"/>
    <w:rsid w:val="00AE2441"/>
    <w:rsid w:val="00AE3409"/>
    <w:rsid w:val="00AF5B08"/>
    <w:rsid w:val="00B10EA7"/>
    <w:rsid w:val="00B11A60"/>
    <w:rsid w:val="00B22613"/>
    <w:rsid w:val="00B248A3"/>
    <w:rsid w:val="00B352D4"/>
    <w:rsid w:val="00B367CB"/>
    <w:rsid w:val="00B44A76"/>
    <w:rsid w:val="00B71885"/>
    <w:rsid w:val="00B768D1"/>
    <w:rsid w:val="00B76B07"/>
    <w:rsid w:val="00B85377"/>
    <w:rsid w:val="00B914E1"/>
    <w:rsid w:val="00B958C2"/>
    <w:rsid w:val="00B97198"/>
    <w:rsid w:val="00BA1025"/>
    <w:rsid w:val="00BB0991"/>
    <w:rsid w:val="00BC0E16"/>
    <w:rsid w:val="00BC3420"/>
    <w:rsid w:val="00BD670B"/>
    <w:rsid w:val="00BE026C"/>
    <w:rsid w:val="00BE7D3C"/>
    <w:rsid w:val="00BF0AA3"/>
    <w:rsid w:val="00BF3CE1"/>
    <w:rsid w:val="00BF5FF6"/>
    <w:rsid w:val="00C0207F"/>
    <w:rsid w:val="00C042C7"/>
    <w:rsid w:val="00C06E1F"/>
    <w:rsid w:val="00C16117"/>
    <w:rsid w:val="00C3075A"/>
    <w:rsid w:val="00C339F7"/>
    <w:rsid w:val="00C33AF9"/>
    <w:rsid w:val="00C34B5E"/>
    <w:rsid w:val="00C55ADD"/>
    <w:rsid w:val="00C8421D"/>
    <w:rsid w:val="00C8602C"/>
    <w:rsid w:val="00C919A4"/>
    <w:rsid w:val="00CA4392"/>
    <w:rsid w:val="00CC393F"/>
    <w:rsid w:val="00CE0CA1"/>
    <w:rsid w:val="00CF6528"/>
    <w:rsid w:val="00D05787"/>
    <w:rsid w:val="00D06E49"/>
    <w:rsid w:val="00D12DB4"/>
    <w:rsid w:val="00D1764B"/>
    <w:rsid w:val="00D2176E"/>
    <w:rsid w:val="00D45F87"/>
    <w:rsid w:val="00D46AE1"/>
    <w:rsid w:val="00D47283"/>
    <w:rsid w:val="00D56082"/>
    <w:rsid w:val="00D632BE"/>
    <w:rsid w:val="00D72D06"/>
    <w:rsid w:val="00D75025"/>
    <w:rsid w:val="00D7522C"/>
    <w:rsid w:val="00D7536F"/>
    <w:rsid w:val="00D76668"/>
    <w:rsid w:val="00D92A17"/>
    <w:rsid w:val="00DB1E97"/>
    <w:rsid w:val="00DB4F20"/>
    <w:rsid w:val="00DC1918"/>
    <w:rsid w:val="00DC2DC5"/>
    <w:rsid w:val="00DD170A"/>
    <w:rsid w:val="00DD20BD"/>
    <w:rsid w:val="00DD45F1"/>
    <w:rsid w:val="00DE4BC8"/>
    <w:rsid w:val="00DE79BF"/>
    <w:rsid w:val="00E0496E"/>
    <w:rsid w:val="00E055E6"/>
    <w:rsid w:val="00E07383"/>
    <w:rsid w:val="00E165BC"/>
    <w:rsid w:val="00E439B7"/>
    <w:rsid w:val="00E61E12"/>
    <w:rsid w:val="00E64411"/>
    <w:rsid w:val="00E75124"/>
    <w:rsid w:val="00E7596C"/>
    <w:rsid w:val="00E82812"/>
    <w:rsid w:val="00E862BC"/>
    <w:rsid w:val="00E878F2"/>
    <w:rsid w:val="00E93618"/>
    <w:rsid w:val="00EC5AD8"/>
    <w:rsid w:val="00ED0149"/>
    <w:rsid w:val="00EF7DE3"/>
    <w:rsid w:val="00F000DD"/>
    <w:rsid w:val="00F03103"/>
    <w:rsid w:val="00F26B99"/>
    <w:rsid w:val="00F271DE"/>
    <w:rsid w:val="00F475C1"/>
    <w:rsid w:val="00F6234E"/>
    <w:rsid w:val="00F627DA"/>
    <w:rsid w:val="00F7288F"/>
    <w:rsid w:val="00F847A6"/>
    <w:rsid w:val="00F9283A"/>
    <w:rsid w:val="00F9441B"/>
    <w:rsid w:val="00FA4C32"/>
    <w:rsid w:val="00FC05EB"/>
    <w:rsid w:val="00FC26F1"/>
    <w:rsid w:val="00FC7002"/>
    <w:rsid w:val="00FC70A1"/>
    <w:rsid w:val="00FD1D33"/>
    <w:rsid w:val="00FD258F"/>
    <w:rsid w:val="00FE24D5"/>
    <w:rsid w:val="00FE5BD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48D0AF"/>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785"/>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customStyle="1" w:styleId="link">
    <w:name w:val="link"/>
    <w:basedOn w:val="DefaultParagraphFont"/>
    <w:rsid w:val="000C762C"/>
  </w:style>
  <w:style w:type="character" w:styleId="Hyperlink">
    <w:name w:val="Hyperlink"/>
    <w:basedOn w:val="DefaultParagraphFont"/>
    <w:uiPriority w:val="99"/>
    <w:unhideWhenUsed/>
    <w:rsid w:val="000C762C"/>
    <w:rPr>
      <w:color w:val="0000FF"/>
      <w:u w:val="single"/>
    </w:rPr>
  </w:style>
  <w:style w:type="character" w:styleId="Emphasis">
    <w:name w:val="Emphasis"/>
    <w:basedOn w:val="DefaultParagraphFont"/>
    <w:uiPriority w:val="20"/>
    <w:qFormat/>
    <w:rsid w:val="00BC0E16"/>
    <w:rPr>
      <w:i/>
      <w:iCs/>
    </w:rPr>
  </w:style>
  <w:style w:type="paragraph" w:styleId="Bibliography">
    <w:name w:val="Bibliography"/>
    <w:basedOn w:val="Normal"/>
    <w:next w:val="Normal"/>
    <w:uiPriority w:val="37"/>
    <w:unhideWhenUsed/>
    <w:rsid w:val="00DB4F2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459757">
      <w:bodyDiv w:val="1"/>
      <w:marLeft w:val="0"/>
      <w:marRight w:val="0"/>
      <w:marTop w:val="0"/>
      <w:marBottom w:val="0"/>
      <w:divBdr>
        <w:top w:val="none" w:sz="0" w:space="0" w:color="auto"/>
        <w:left w:val="none" w:sz="0" w:space="0" w:color="auto"/>
        <w:bottom w:val="none" w:sz="0" w:space="0" w:color="auto"/>
        <w:right w:val="none" w:sz="0" w:space="0" w:color="auto"/>
      </w:divBdr>
    </w:div>
    <w:div w:id="301038054">
      <w:bodyDiv w:val="1"/>
      <w:marLeft w:val="0"/>
      <w:marRight w:val="0"/>
      <w:marTop w:val="0"/>
      <w:marBottom w:val="0"/>
      <w:divBdr>
        <w:top w:val="none" w:sz="0" w:space="0" w:color="auto"/>
        <w:left w:val="none" w:sz="0" w:space="0" w:color="auto"/>
        <w:bottom w:val="none" w:sz="0" w:space="0" w:color="auto"/>
        <w:right w:val="none" w:sz="0" w:space="0" w:color="auto"/>
      </w:divBdr>
    </w:div>
    <w:div w:id="868030143">
      <w:bodyDiv w:val="1"/>
      <w:marLeft w:val="0"/>
      <w:marRight w:val="0"/>
      <w:marTop w:val="0"/>
      <w:marBottom w:val="0"/>
      <w:divBdr>
        <w:top w:val="none" w:sz="0" w:space="0" w:color="auto"/>
        <w:left w:val="none" w:sz="0" w:space="0" w:color="auto"/>
        <w:bottom w:val="none" w:sz="0" w:space="0" w:color="auto"/>
        <w:right w:val="none" w:sz="0" w:space="0" w:color="auto"/>
      </w:divBdr>
    </w:div>
    <w:div w:id="1088422834">
      <w:bodyDiv w:val="1"/>
      <w:marLeft w:val="0"/>
      <w:marRight w:val="0"/>
      <w:marTop w:val="0"/>
      <w:marBottom w:val="0"/>
      <w:divBdr>
        <w:top w:val="none" w:sz="0" w:space="0" w:color="auto"/>
        <w:left w:val="none" w:sz="0" w:space="0" w:color="auto"/>
        <w:bottom w:val="none" w:sz="0" w:space="0" w:color="auto"/>
        <w:right w:val="none" w:sz="0" w:space="0" w:color="auto"/>
      </w:divBdr>
      <w:divsChild>
        <w:div w:id="1790467820">
          <w:marLeft w:val="0"/>
          <w:marRight w:val="0"/>
          <w:marTop w:val="0"/>
          <w:marBottom w:val="0"/>
          <w:divBdr>
            <w:top w:val="none" w:sz="0" w:space="0" w:color="auto"/>
            <w:left w:val="none" w:sz="0" w:space="0" w:color="auto"/>
            <w:bottom w:val="none" w:sz="0" w:space="0" w:color="auto"/>
            <w:right w:val="none" w:sz="0" w:space="0" w:color="auto"/>
          </w:divBdr>
        </w:div>
        <w:div w:id="1842889524">
          <w:marLeft w:val="375"/>
          <w:marRight w:val="375"/>
          <w:marTop w:val="0"/>
          <w:marBottom w:val="0"/>
          <w:divBdr>
            <w:top w:val="none" w:sz="0" w:space="0" w:color="auto"/>
            <w:left w:val="none" w:sz="0" w:space="0" w:color="auto"/>
            <w:bottom w:val="none" w:sz="0" w:space="0" w:color="auto"/>
            <w:right w:val="none" w:sz="0" w:space="0" w:color="auto"/>
          </w:divBdr>
          <w:divsChild>
            <w:div w:id="1584798718">
              <w:marLeft w:val="0"/>
              <w:marRight w:val="0"/>
              <w:marTop w:val="0"/>
              <w:marBottom w:val="0"/>
              <w:divBdr>
                <w:top w:val="none" w:sz="0" w:space="0" w:color="auto"/>
                <w:left w:val="none" w:sz="0" w:space="0" w:color="auto"/>
                <w:bottom w:val="none" w:sz="0" w:space="0" w:color="auto"/>
                <w:right w:val="none" w:sz="0" w:space="0" w:color="auto"/>
              </w:divBdr>
              <w:divsChild>
                <w:div w:id="91982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4441">
      <w:bodyDiv w:val="1"/>
      <w:marLeft w:val="0"/>
      <w:marRight w:val="0"/>
      <w:marTop w:val="0"/>
      <w:marBottom w:val="0"/>
      <w:divBdr>
        <w:top w:val="none" w:sz="0" w:space="0" w:color="auto"/>
        <w:left w:val="none" w:sz="0" w:space="0" w:color="auto"/>
        <w:bottom w:val="none" w:sz="0" w:space="0" w:color="auto"/>
        <w:right w:val="none" w:sz="0" w:space="0" w:color="auto"/>
      </w:divBdr>
    </w:div>
    <w:div w:id="1662613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2</TotalTime>
  <Pages>8</Pages>
  <Words>9260</Words>
  <Characters>52785</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rner</cp:lastModifiedBy>
  <cp:revision>16</cp:revision>
  <dcterms:created xsi:type="dcterms:W3CDTF">2020-11-15T18:38:00Z</dcterms:created>
  <dcterms:modified xsi:type="dcterms:W3CDTF">2020-11-22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S3Ikhau"/&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